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FF65095" w:rsidR="006305D7" w:rsidRPr="005724ED" w:rsidRDefault="006305D7" w:rsidP="00DB327F">
      <w:pPr>
        <w:pStyle w:val="NormalWeb"/>
        <w:spacing w:before="0" w:beforeAutospacing="0" w:after="0" w:afterAutospacing="0"/>
        <w:contextualSpacing/>
      </w:pPr>
      <w:r w:rsidRPr="005724ED">
        <w:rPr>
          <w:b/>
          <w:bCs/>
        </w:rPr>
        <w:t>TITLE:</w:t>
      </w:r>
    </w:p>
    <w:p w14:paraId="2E300B21" w14:textId="38440F55" w:rsidR="007A4DD6" w:rsidRPr="005724ED" w:rsidRDefault="00A90315" w:rsidP="00DB327F">
      <w:pPr>
        <w:contextualSpacing/>
        <w:rPr>
          <w:b/>
        </w:rPr>
      </w:pPr>
      <w:r w:rsidRPr="005724ED">
        <w:rPr>
          <w:b/>
        </w:rPr>
        <w:t xml:space="preserve">Morphological and </w:t>
      </w:r>
      <w:r w:rsidR="005724ED" w:rsidRPr="005724ED">
        <w:rPr>
          <w:b/>
        </w:rPr>
        <w:t xml:space="preserve">Functional Assessment </w:t>
      </w:r>
      <w:r w:rsidRPr="005724ED">
        <w:rPr>
          <w:b/>
        </w:rPr>
        <w:t xml:space="preserve">of the </w:t>
      </w:r>
      <w:r w:rsidR="005724ED" w:rsidRPr="005724ED">
        <w:rPr>
          <w:b/>
        </w:rPr>
        <w:t xml:space="preserve">Right Ventricle Using </w:t>
      </w:r>
      <w:r w:rsidRPr="005724ED">
        <w:rPr>
          <w:b/>
        </w:rPr>
        <w:t xml:space="preserve">3D </w:t>
      </w:r>
      <w:r w:rsidR="005724ED" w:rsidRPr="005724ED">
        <w:rPr>
          <w:b/>
        </w:rPr>
        <w:t>Echocardiography</w:t>
      </w:r>
    </w:p>
    <w:p w14:paraId="7F117551" w14:textId="77777777" w:rsidR="00A90315" w:rsidRPr="005724ED" w:rsidRDefault="00A90315" w:rsidP="00DB327F">
      <w:pPr>
        <w:contextualSpacing/>
        <w:rPr>
          <w:b/>
          <w:bCs/>
        </w:rPr>
      </w:pPr>
    </w:p>
    <w:p w14:paraId="42B636EC" w14:textId="24E320CE" w:rsidR="005A4A15" w:rsidRPr="005724ED" w:rsidRDefault="006305D7" w:rsidP="00DB327F">
      <w:pPr>
        <w:contextualSpacing/>
        <w:rPr>
          <w:bCs/>
          <w:color w:val="808080"/>
        </w:rPr>
      </w:pPr>
      <w:r w:rsidRPr="005724ED">
        <w:rPr>
          <w:b/>
          <w:bCs/>
        </w:rPr>
        <w:t>AUTHORS</w:t>
      </w:r>
      <w:r w:rsidR="000B662E" w:rsidRPr="005724ED">
        <w:rPr>
          <w:b/>
          <w:bCs/>
        </w:rPr>
        <w:t xml:space="preserve"> </w:t>
      </w:r>
      <w:r w:rsidR="00086FF5" w:rsidRPr="005724ED">
        <w:rPr>
          <w:b/>
          <w:bCs/>
        </w:rPr>
        <w:t xml:space="preserve">AND </w:t>
      </w:r>
      <w:r w:rsidR="000B662E" w:rsidRPr="005724ED">
        <w:rPr>
          <w:b/>
          <w:bCs/>
        </w:rPr>
        <w:t>AFFILIATIONS</w:t>
      </w:r>
      <w:r w:rsidRPr="005724ED">
        <w:rPr>
          <w:b/>
          <w:bCs/>
        </w:rPr>
        <w:t>:</w:t>
      </w:r>
    </w:p>
    <w:p w14:paraId="4EA70217" w14:textId="757FEDF5" w:rsidR="00A90315" w:rsidRPr="005724ED" w:rsidRDefault="00A90315" w:rsidP="00DB327F">
      <w:pPr>
        <w:contextualSpacing/>
      </w:pPr>
      <w:proofErr w:type="spellStart"/>
      <w:r w:rsidRPr="005724ED">
        <w:t>Bálint</w:t>
      </w:r>
      <w:proofErr w:type="spellEnd"/>
      <w:r w:rsidRPr="005724ED">
        <w:t xml:space="preserve"> </w:t>
      </w:r>
      <w:proofErr w:type="spellStart"/>
      <w:r w:rsidRPr="005724ED">
        <w:t>Károly</w:t>
      </w:r>
      <w:proofErr w:type="spellEnd"/>
      <w:r w:rsidRPr="005724ED">
        <w:t xml:space="preserve"> Lakatos</w:t>
      </w:r>
      <w:r w:rsidR="005724ED">
        <w:t xml:space="preserve">, </w:t>
      </w:r>
      <w:proofErr w:type="spellStart"/>
      <w:r w:rsidRPr="005724ED">
        <w:t>Márton</w:t>
      </w:r>
      <w:proofErr w:type="spellEnd"/>
      <w:r w:rsidRPr="005724ED">
        <w:t xml:space="preserve"> </w:t>
      </w:r>
      <w:proofErr w:type="spellStart"/>
      <w:r w:rsidRPr="005724ED">
        <w:t>Tokodi</w:t>
      </w:r>
      <w:proofErr w:type="spellEnd"/>
      <w:r w:rsidRPr="005724ED">
        <w:t xml:space="preserve"> MD</w:t>
      </w:r>
      <w:r w:rsidR="005724ED">
        <w:t xml:space="preserve">, </w:t>
      </w:r>
      <w:r w:rsidRPr="005724ED">
        <w:t xml:space="preserve">Erika </w:t>
      </w:r>
      <w:proofErr w:type="spellStart"/>
      <w:r w:rsidRPr="005724ED">
        <w:t>Kispál</w:t>
      </w:r>
      <w:proofErr w:type="spellEnd"/>
      <w:r w:rsidR="005724ED">
        <w:t xml:space="preserve">, </w:t>
      </w:r>
      <w:r w:rsidRPr="005724ED">
        <w:t xml:space="preserve">Béla </w:t>
      </w:r>
      <w:proofErr w:type="spellStart"/>
      <w:r w:rsidRPr="005724ED">
        <w:t>Merkely</w:t>
      </w:r>
      <w:proofErr w:type="spellEnd"/>
      <w:r w:rsidR="005724ED">
        <w:t xml:space="preserve">, </w:t>
      </w:r>
      <w:r w:rsidRPr="005724ED">
        <w:t xml:space="preserve">Attila </w:t>
      </w:r>
      <w:proofErr w:type="spellStart"/>
      <w:r w:rsidRPr="005724ED">
        <w:t>Kovács</w:t>
      </w:r>
      <w:proofErr w:type="spellEnd"/>
    </w:p>
    <w:p w14:paraId="2EBD4C1D" w14:textId="4D1A923C" w:rsidR="00A90315" w:rsidRPr="005724ED" w:rsidRDefault="00A90315" w:rsidP="00DB327F">
      <w:pPr>
        <w:contextualSpacing/>
        <w:rPr>
          <w:bCs/>
          <w:color w:val="808080" w:themeColor="background1" w:themeShade="80"/>
        </w:rPr>
      </w:pPr>
    </w:p>
    <w:p w14:paraId="0F68DF8B" w14:textId="0933849C" w:rsidR="00A90315" w:rsidRPr="005724ED" w:rsidRDefault="00A90315" w:rsidP="00DB327F">
      <w:pPr>
        <w:contextualSpacing/>
      </w:pPr>
      <w:r w:rsidRPr="005724ED">
        <w:t>Semmelweis University Heart and Vascular Center</w:t>
      </w:r>
      <w:r w:rsidR="005724ED">
        <w:t>, Budapest, Hungary</w:t>
      </w:r>
    </w:p>
    <w:p w14:paraId="74A2E69B" w14:textId="554518A5" w:rsidR="00A90315" w:rsidRPr="005724ED" w:rsidRDefault="00A90315" w:rsidP="00DB327F">
      <w:pPr>
        <w:contextualSpacing/>
      </w:pPr>
    </w:p>
    <w:p w14:paraId="56CF5EA9" w14:textId="22A7A3BF" w:rsidR="00A90315" w:rsidRPr="005724ED" w:rsidRDefault="00A90315" w:rsidP="00DB327F">
      <w:pPr>
        <w:contextualSpacing/>
      </w:pPr>
      <w:r w:rsidRPr="005724ED">
        <w:t>E-mail addresses of the authors:</w:t>
      </w:r>
    </w:p>
    <w:p w14:paraId="14419255" w14:textId="3A7DFD63" w:rsidR="00A90315" w:rsidRPr="005724ED" w:rsidRDefault="00A90315" w:rsidP="00DB327F">
      <w:pPr>
        <w:contextualSpacing/>
      </w:pPr>
      <w:proofErr w:type="spellStart"/>
      <w:r w:rsidRPr="005724ED">
        <w:t>Bálint</w:t>
      </w:r>
      <w:proofErr w:type="spellEnd"/>
      <w:r w:rsidRPr="005724ED">
        <w:t xml:space="preserve"> </w:t>
      </w:r>
      <w:proofErr w:type="spellStart"/>
      <w:r w:rsidRPr="005724ED">
        <w:t>Károly</w:t>
      </w:r>
      <w:proofErr w:type="spellEnd"/>
      <w:r w:rsidRPr="005724ED">
        <w:t xml:space="preserve"> Lakatos: </w:t>
      </w:r>
      <w:hyperlink r:id="rId7" w:history="1">
        <w:r w:rsidR="00F81E95" w:rsidRPr="005724ED">
          <w:rPr>
            <w:rStyle w:val="Hyperlink"/>
          </w:rPr>
          <w:t>lakatos.balint@semmelweis-univ.hu</w:t>
        </w:r>
      </w:hyperlink>
    </w:p>
    <w:p w14:paraId="03DB0A7A" w14:textId="0549DEAB" w:rsidR="00F81E95" w:rsidRPr="005724ED" w:rsidRDefault="00F81E95" w:rsidP="00DB327F">
      <w:pPr>
        <w:contextualSpacing/>
      </w:pPr>
      <w:proofErr w:type="spellStart"/>
      <w:r w:rsidRPr="005724ED">
        <w:t>Márton</w:t>
      </w:r>
      <w:proofErr w:type="spellEnd"/>
      <w:r w:rsidRPr="005724ED">
        <w:t xml:space="preserve"> </w:t>
      </w:r>
      <w:proofErr w:type="spellStart"/>
      <w:r w:rsidRPr="005724ED">
        <w:t>Tokodi</w:t>
      </w:r>
      <w:proofErr w:type="spellEnd"/>
      <w:r w:rsidRPr="005724ED">
        <w:t xml:space="preserve">: </w:t>
      </w:r>
      <w:hyperlink r:id="rId8" w:history="1">
        <w:r w:rsidRPr="005724ED">
          <w:rPr>
            <w:rStyle w:val="Hyperlink"/>
          </w:rPr>
          <w:t>marton.tokodi@semmelweis-univ.hu</w:t>
        </w:r>
      </w:hyperlink>
    </w:p>
    <w:p w14:paraId="27206479" w14:textId="41357C09" w:rsidR="00F81E95" w:rsidRPr="005724ED" w:rsidRDefault="00F81E95" w:rsidP="00DB327F">
      <w:pPr>
        <w:contextualSpacing/>
      </w:pPr>
      <w:r w:rsidRPr="005724ED">
        <w:t xml:space="preserve">Erika </w:t>
      </w:r>
      <w:proofErr w:type="spellStart"/>
      <w:r w:rsidRPr="005724ED">
        <w:t>Kispál</w:t>
      </w:r>
      <w:proofErr w:type="spellEnd"/>
      <w:r w:rsidRPr="005724ED">
        <w:t>:</w:t>
      </w:r>
      <w:r w:rsidR="00542439" w:rsidRPr="005724ED">
        <w:t xml:space="preserve"> </w:t>
      </w:r>
      <w:hyperlink r:id="rId9" w:history="1">
        <w:r w:rsidR="00542439" w:rsidRPr="005724ED">
          <w:rPr>
            <w:rStyle w:val="Hyperlink"/>
          </w:rPr>
          <w:t>erikakispal5@gmail.com</w:t>
        </w:r>
      </w:hyperlink>
    </w:p>
    <w:p w14:paraId="77DFEE29" w14:textId="74498067" w:rsidR="00F81E95" w:rsidRPr="005724ED" w:rsidRDefault="00F81E95" w:rsidP="00DB327F">
      <w:pPr>
        <w:contextualSpacing/>
      </w:pPr>
      <w:r w:rsidRPr="005724ED">
        <w:t xml:space="preserve">Béla </w:t>
      </w:r>
      <w:proofErr w:type="spellStart"/>
      <w:r w:rsidRPr="005724ED">
        <w:t>Merkely</w:t>
      </w:r>
      <w:proofErr w:type="spellEnd"/>
      <w:r w:rsidRPr="005724ED">
        <w:t xml:space="preserve">: </w:t>
      </w:r>
      <w:hyperlink r:id="rId10" w:history="1">
        <w:r w:rsidRPr="005724ED">
          <w:rPr>
            <w:rStyle w:val="Hyperlink"/>
          </w:rPr>
          <w:t>bela.merkely@kardio.sote.hu</w:t>
        </w:r>
      </w:hyperlink>
    </w:p>
    <w:p w14:paraId="284656C4" w14:textId="3C27B323" w:rsidR="00542439" w:rsidRPr="005724ED" w:rsidRDefault="00F81E95" w:rsidP="00DB327F">
      <w:pPr>
        <w:contextualSpacing/>
      </w:pPr>
      <w:r w:rsidRPr="005724ED">
        <w:t xml:space="preserve">Attila </w:t>
      </w:r>
      <w:proofErr w:type="spellStart"/>
      <w:r w:rsidRPr="005724ED">
        <w:t>Kovács</w:t>
      </w:r>
      <w:proofErr w:type="spellEnd"/>
      <w:r w:rsidRPr="005724ED">
        <w:t>:</w:t>
      </w:r>
      <w:r w:rsidR="00542439" w:rsidRPr="005724ED">
        <w:t xml:space="preserve"> </w:t>
      </w:r>
      <w:hyperlink r:id="rId11" w:history="1">
        <w:r w:rsidR="00542439" w:rsidRPr="005724ED">
          <w:rPr>
            <w:rStyle w:val="Hyperlink"/>
          </w:rPr>
          <w:t>kovacs.attila@semmelweis-univ.hu</w:t>
        </w:r>
      </w:hyperlink>
    </w:p>
    <w:p w14:paraId="65CC8CBD" w14:textId="1A146AA7" w:rsidR="00A90315" w:rsidRDefault="00A90315" w:rsidP="00DB327F">
      <w:pPr>
        <w:contextualSpacing/>
        <w:rPr>
          <w:bCs/>
          <w:color w:val="808080" w:themeColor="background1" w:themeShade="80"/>
        </w:rPr>
      </w:pPr>
    </w:p>
    <w:p w14:paraId="1C4C4D61" w14:textId="6E47597A" w:rsidR="005724ED" w:rsidRPr="005724ED" w:rsidRDefault="005724ED" w:rsidP="00DB327F">
      <w:pPr>
        <w:contextualSpacing/>
        <w:rPr>
          <w:bCs/>
          <w:color w:val="auto"/>
        </w:rPr>
      </w:pPr>
      <w:r w:rsidRPr="005724ED">
        <w:rPr>
          <w:bCs/>
          <w:color w:val="auto"/>
        </w:rPr>
        <w:t xml:space="preserve">CORRESPONDING AUTHOR: </w:t>
      </w:r>
    </w:p>
    <w:p w14:paraId="42408938" w14:textId="43DA0BBD" w:rsidR="005724ED" w:rsidRDefault="005724ED" w:rsidP="00DB327F">
      <w:pPr>
        <w:contextualSpacing/>
      </w:pPr>
      <w:proofErr w:type="spellStart"/>
      <w:r w:rsidRPr="005724ED">
        <w:t>Bálint</w:t>
      </w:r>
      <w:proofErr w:type="spellEnd"/>
      <w:r w:rsidRPr="005724ED">
        <w:t xml:space="preserve"> </w:t>
      </w:r>
      <w:proofErr w:type="spellStart"/>
      <w:r w:rsidRPr="005724ED">
        <w:t>Károly</w:t>
      </w:r>
      <w:proofErr w:type="spellEnd"/>
      <w:r w:rsidRPr="005724ED">
        <w:t xml:space="preserve"> Lakatos</w:t>
      </w:r>
    </w:p>
    <w:p w14:paraId="1F0123DC" w14:textId="77777777" w:rsidR="005724ED" w:rsidRPr="005724ED" w:rsidRDefault="005724ED" w:rsidP="00DB327F">
      <w:pPr>
        <w:contextualSpacing/>
        <w:rPr>
          <w:bCs/>
          <w:color w:val="808080" w:themeColor="background1" w:themeShade="80"/>
        </w:rPr>
      </w:pPr>
    </w:p>
    <w:p w14:paraId="6C0B0781" w14:textId="4F06EEB9" w:rsidR="007A4DD6" w:rsidRPr="005724ED" w:rsidRDefault="006305D7" w:rsidP="00DB327F">
      <w:pPr>
        <w:pStyle w:val="NormalWeb"/>
        <w:spacing w:before="0" w:beforeAutospacing="0" w:after="0" w:afterAutospacing="0"/>
        <w:contextualSpacing/>
        <w:rPr>
          <w:color w:val="808080"/>
        </w:rPr>
      </w:pPr>
      <w:r w:rsidRPr="005724ED">
        <w:rPr>
          <w:b/>
          <w:bCs/>
        </w:rPr>
        <w:t>KEYWORDS:</w:t>
      </w:r>
    </w:p>
    <w:p w14:paraId="5F3D1E3F" w14:textId="3577CA44" w:rsidR="00F81E95" w:rsidRPr="005724ED" w:rsidRDefault="00F81E95" w:rsidP="00DB327F">
      <w:pPr>
        <w:pStyle w:val="NormalWeb"/>
        <w:spacing w:before="0" w:beforeAutospacing="0" w:after="0" w:afterAutospacing="0"/>
        <w:contextualSpacing/>
      </w:pPr>
      <w:r w:rsidRPr="005724ED">
        <w:rPr>
          <w:color w:val="auto"/>
        </w:rPr>
        <w:t>3D echocardiography, right ventricle, echocardiography, ultrasound, cardiology, imaging</w:t>
      </w:r>
      <w:r w:rsidR="00F325AF" w:rsidRPr="005724ED">
        <w:rPr>
          <w:color w:val="auto"/>
        </w:rPr>
        <w:t>, cardiovascular</w:t>
      </w:r>
    </w:p>
    <w:p w14:paraId="1CB4E390" w14:textId="77777777" w:rsidR="006305D7" w:rsidRPr="005724ED" w:rsidRDefault="006305D7" w:rsidP="00DB327F">
      <w:pPr>
        <w:pStyle w:val="NormalWeb"/>
        <w:spacing w:before="0" w:beforeAutospacing="0" w:after="0" w:afterAutospacing="0"/>
        <w:contextualSpacing/>
      </w:pPr>
    </w:p>
    <w:p w14:paraId="628AC4B5" w14:textId="1E536490" w:rsidR="006305D7" w:rsidRPr="005724ED" w:rsidRDefault="00086FF5" w:rsidP="00DB327F">
      <w:pPr>
        <w:contextualSpacing/>
        <w:rPr>
          <w:color w:val="808080"/>
        </w:rPr>
      </w:pPr>
      <w:r w:rsidRPr="005724ED">
        <w:rPr>
          <w:b/>
          <w:bCs/>
        </w:rPr>
        <w:t>SUMMARY</w:t>
      </w:r>
      <w:r w:rsidR="006305D7" w:rsidRPr="005724ED">
        <w:rPr>
          <w:b/>
          <w:bCs/>
        </w:rPr>
        <w:t>:</w:t>
      </w:r>
      <w:r w:rsidR="006305D7" w:rsidRPr="005724ED">
        <w:t xml:space="preserve"> </w:t>
      </w:r>
    </w:p>
    <w:p w14:paraId="761028D6" w14:textId="34D5C5F1" w:rsidR="006305D7" w:rsidRDefault="005724ED" w:rsidP="00DB327F">
      <w:pPr>
        <w:contextualSpacing/>
        <w:rPr>
          <w:color w:val="auto"/>
        </w:rPr>
      </w:pPr>
      <w:r>
        <w:rPr>
          <w:color w:val="auto"/>
        </w:rPr>
        <w:t>Here</w:t>
      </w:r>
      <w:r w:rsidR="00F961D5" w:rsidRPr="005724ED">
        <w:rPr>
          <w:color w:val="auto"/>
        </w:rPr>
        <w:t xml:space="preserve">, we provide a step-by-step acquisition and analysis protocol for the 3D volumetric assessment of the </w:t>
      </w:r>
      <w:r>
        <w:rPr>
          <w:color w:val="auto"/>
        </w:rPr>
        <w:t>right ventricle</w:t>
      </w:r>
      <w:r w:rsidR="00F961D5" w:rsidRPr="005724ED">
        <w:rPr>
          <w:color w:val="auto"/>
        </w:rPr>
        <w:t xml:space="preserve">, </w:t>
      </w:r>
      <w:r w:rsidR="00F5264D" w:rsidRPr="005724ED">
        <w:rPr>
          <w:color w:val="auto"/>
        </w:rPr>
        <w:t>mainly</w:t>
      </w:r>
      <w:r w:rsidR="00F961D5" w:rsidRPr="005724ED">
        <w:rPr>
          <w:color w:val="auto"/>
        </w:rPr>
        <w:t xml:space="preserve"> focusing on </w:t>
      </w:r>
      <w:r>
        <w:rPr>
          <w:color w:val="auto"/>
        </w:rPr>
        <w:t>the</w:t>
      </w:r>
      <w:r w:rsidR="00F961D5" w:rsidRPr="005724ED">
        <w:rPr>
          <w:color w:val="auto"/>
        </w:rPr>
        <w:t xml:space="preserve"> practical aspects </w:t>
      </w:r>
      <w:r>
        <w:rPr>
          <w:color w:val="auto"/>
        </w:rPr>
        <w:t>that</w:t>
      </w:r>
      <w:r w:rsidR="00F961D5" w:rsidRPr="005724ED">
        <w:rPr>
          <w:color w:val="auto"/>
        </w:rPr>
        <w:t xml:space="preserve"> maximize the feasibility of th</w:t>
      </w:r>
      <w:r w:rsidR="006E376E" w:rsidRPr="005724ED">
        <w:rPr>
          <w:color w:val="auto"/>
        </w:rPr>
        <w:t>is</w:t>
      </w:r>
      <w:r w:rsidR="00F961D5" w:rsidRPr="005724ED">
        <w:rPr>
          <w:color w:val="auto"/>
        </w:rPr>
        <w:t xml:space="preserve"> technique.</w:t>
      </w:r>
    </w:p>
    <w:p w14:paraId="19170D13" w14:textId="77777777" w:rsidR="005724ED" w:rsidRPr="005724ED" w:rsidRDefault="005724ED" w:rsidP="00DB327F">
      <w:pPr>
        <w:contextualSpacing/>
        <w:rPr>
          <w:color w:val="auto"/>
        </w:rPr>
      </w:pPr>
    </w:p>
    <w:p w14:paraId="1B863D91" w14:textId="1E7E1551" w:rsidR="00970B69" w:rsidRPr="005724ED" w:rsidRDefault="006305D7" w:rsidP="00DB327F">
      <w:pPr>
        <w:contextualSpacing/>
        <w:rPr>
          <w:color w:val="808080"/>
        </w:rPr>
      </w:pPr>
      <w:r w:rsidRPr="005724ED">
        <w:rPr>
          <w:b/>
          <w:bCs/>
        </w:rPr>
        <w:t>ABSTRACT:</w:t>
      </w:r>
    </w:p>
    <w:p w14:paraId="3FF025F9" w14:textId="6B63DBBB" w:rsidR="00970B69" w:rsidRPr="005724ED" w:rsidRDefault="00970B69" w:rsidP="00DB327F">
      <w:pPr>
        <w:contextualSpacing/>
        <w:rPr>
          <w:color w:val="808080" w:themeColor="background1" w:themeShade="80"/>
        </w:rPr>
      </w:pPr>
      <w:r w:rsidRPr="005724ED">
        <w:t>Traditionally, it was believed that the right side of the heart has a minor role in circulation</w:t>
      </w:r>
      <w:r w:rsidR="005724ED">
        <w:t>;</w:t>
      </w:r>
      <w:r w:rsidR="00F5264D" w:rsidRPr="005724ED">
        <w:t xml:space="preserve"> however</w:t>
      </w:r>
      <w:r w:rsidR="005724ED">
        <w:t>,</w:t>
      </w:r>
      <w:r w:rsidRPr="005724ED">
        <w:t xml:space="preserve"> more and more data suggest that right ventricular (RV) function has strong diagnostic and prognostic power in various cardiovascular disorders. Due to its complex morphology and function, assessment of the RV by conventional two-dimensional echocardiography is limited: the everyday clinical practice usually relies on simple linear dimensions and functional measures. Three-dimensional (3D) echocardiography overcame these limitations by providing volumetric quantification of the RV free of geometrical assumptions. </w:t>
      </w:r>
      <w:r w:rsidR="00B42642">
        <w:t>Here</w:t>
      </w:r>
      <w:r w:rsidRPr="005724ED">
        <w:t xml:space="preserve">, we </w:t>
      </w:r>
      <w:r w:rsidR="00F5264D" w:rsidRPr="005724ED">
        <w:t>offer</w:t>
      </w:r>
      <w:r w:rsidRPr="005724ED">
        <w:t xml:space="preserve"> a step-by-step guide to obtain and analyze 3D echocardiographic data of the RV using the leading commercially available software. We will quantify 3D RV volumes</w:t>
      </w:r>
      <w:r w:rsidR="00F325AF" w:rsidRPr="005724ED">
        <w:t xml:space="preserve"> and</w:t>
      </w:r>
      <w:r w:rsidRPr="005724ED">
        <w:t xml:space="preserve"> ejection fraction. Several technical aspects may help to improve the quality of RV acquisition and analysis as well, which we present</w:t>
      </w:r>
      <w:r w:rsidR="00F325AF" w:rsidRPr="005724ED">
        <w:t xml:space="preserve"> in a practical manner</w:t>
      </w:r>
      <w:r w:rsidRPr="005724ED">
        <w:t xml:space="preserve">. We review the current opportunities and the limiting factors of this method </w:t>
      </w:r>
      <w:proofErr w:type="gramStart"/>
      <w:r w:rsidRPr="005724ED">
        <w:t>and also</w:t>
      </w:r>
      <w:proofErr w:type="gramEnd"/>
      <w:r w:rsidRPr="005724ED">
        <w:t xml:space="preserve"> highlight the potential applications of 3D RV assessment in current clinical practice.</w:t>
      </w:r>
    </w:p>
    <w:p w14:paraId="57306886" w14:textId="1A9CE009" w:rsidR="00E47FD7" w:rsidRPr="005724ED" w:rsidRDefault="00E47FD7" w:rsidP="00DB327F">
      <w:pPr>
        <w:contextualSpacing/>
        <w:rPr>
          <w:color w:val="808080"/>
        </w:rPr>
      </w:pPr>
    </w:p>
    <w:p w14:paraId="00D25F73" w14:textId="5C9119EC" w:rsidR="006305D7" w:rsidRPr="005724ED" w:rsidRDefault="006305D7" w:rsidP="00DB327F">
      <w:pPr>
        <w:contextualSpacing/>
        <w:rPr>
          <w:color w:val="808080"/>
        </w:rPr>
      </w:pPr>
      <w:r w:rsidRPr="005724ED">
        <w:rPr>
          <w:b/>
        </w:rPr>
        <w:t>INTRODUCTION</w:t>
      </w:r>
      <w:r w:rsidRPr="005724ED">
        <w:rPr>
          <w:b/>
          <w:bCs/>
        </w:rPr>
        <w:t>:</w:t>
      </w:r>
    </w:p>
    <w:p w14:paraId="39B7CF51" w14:textId="10D70A81" w:rsidR="00846F2C" w:rsidRDefault="009B5F4C" w:rsidP="00DB327F">
      <w:pPr>
        <w:contextualSpacing/>
        <w:rPr>
          <w:color w:val="auto"/>
        </w:rPr>
      </w:pPr>
      <w:r w:rsidRPr="005724ED">
        <w:rPr>
          <w:color w:val="auto"/>
        </w:rPr>
        <w:t xml:space="preserve">Echocardiography came a long way from its first clinical applications in the </w:t>
      </w:r>
      <w:r w:rsidR="00B624EF" w:rsidRPr="005724ED">
        <w:rPr>
          <w:color w:val="auto"/>
        </w:rPr>
        <w:t>1950s</w:t>
      </w:r>
      <w:r w:rsidR="0074768F" w:rsidRPr="005724ED">
        <w:rPr>
          <w:color w:val="auto"/>
        </w:rPr>
        <w:fldChar w:fldCharType="begin"/>
      </w:r>
      <w:r w:rsidR="0074768F" w:rsidRPr="005724ED">
        <w:rPr>
          <w:color w:val="auto"/>
        </w:rPr>
        <w:instrText xml:space="preserve"> ADDIN EN.CITE &lt;EndNote&gt;&lt;Cite&gt;&lt;Author&gt;Edler&lt;/Author&gt;&lt;Year&gt;2004&lt;/Year&gt;&lt;RecNum&gt;572&lt;/RecNum&gt;&lt;DisplayText&gt;&lt;style face="superscript"&gt;1&lt;/style&gt;&lt;/DisplayText&gt;&lt;record&gt;&lt;rec-number&gt;572&lt;/rec-number&gt;&lt;foreign-keys&gt;&lt;key app="EN" db-id="9ssxeddfnxrst1etdtj59t2r2s20zvsa25sd" timestamp="1578157828"&gt;572&lt;/key&gt;&lt;/foreign-keys&gt;&lt;ref-type name="Journal Article"&gt;17&lt;/ref-type&gt;&lt;contributors&gt;&lt;authors&gt;&lt;author&gt;Edler, I.&lt;/author&gt;&lt;author&gt;Lindstrom, K.&lt;/author&gt;&lt;/authors&gt;&lt;/contributors&gt;&lt;auth-address&gt;Department of Cardiology, University Hospital, Lund, Sweden.&lt;/auth-address&gt;&lt;titles&gt;&lt;title&gt;The history of echocardiography&lt;/title&gt;&lt;secondary-title&gt;Ultrasound Med Biol&lt;/secondary-title&gt;&lt;/titles&gt;&lt;periodical&gt;&lt;full-title&gt;Ultrasound Med Biol&lt;/full-title&gt;&lt;/periodical&gt;&lt;pages&gt;1565-644&lt;/pages&gt;&lt;volume&gt;30&lt;/volume&gt;&lt;number&gt;12&lt;/number&gt;&lt;keywords&gt;&lt;keyword&gt;Echocardiography/*history/instrumentation&lt;/keyword&gt;&lt;keyword&gt;Echocardiography, Doppler/history&lt;/keyword&gt;&lt;keyword&gt;Germany&lt;/keyword&gt;&lt;keyword&gt;Heart Diseases/congenital/diagnostic imaging/history&lt;/keyword&gt;&lt;keyword&gt;History, 20th Century&lt;/keyword&gt;&lt;keyword&gt;Humans&lt;/keyword&gt;&lt;keyword&gt;Japan&lt;/keyword&gt;&lt;keyword&gt;Mitral Valve Stenosis/diagnostic imaging/history&lt;/keyword&gt;&lt;keyword&gt;Ultrasonics/history&lt;/keyword&gt;&lt;keyword&gt;United States&lt;/keyword&gt;&lt;/keywords&gt;&lt;dates&gt;&lt;year&gt;2004&lt;/year&gt;&lt;pub-dates&gt;&lt;date&gt;Dec&lt;/date&gt;&lt;/pub-dates&gt;&lt;/dates&gt;&lt;isbn&gt;0301-5629 (Print)&amp;#xD;0301-5629 (Linking)&lt;/isbn&gt;&lt;accession-num&gt;15617829&lt;/accession-num&gt;&lt;urls&gt;&lt;related-urls&gt;&lt;url&gt;http://www.ncbi.nlm.nih.gov/pubmed/15617829&lt;/url&gt;&lt;/related-urls&gt;&lt;/urls&gt;&lt;electronic-resource-num&gt;10.1016/S0301-5629(99)00056-3&lt;/electronic-resource-num&gt;&lt;/record&gt;&lt;/Cite&gt;&lt;/EndNote&gt;</w:instrText>
      </w:r>
      <w:r w:rsidR="0074768F" w:rsidRPr="005724ED">
        <w:rPr>
          <w:color w:val="auto"/>
        </w:rPr>
        <w:fldChar w:fldCharType="separate"/>
      </w:r>
      <w:r w:rsidR="0074768F" w:rsidRPr="005724ED">
        <w:rPr>
          <w:noProof/>
          <w:color w:val="auto"/>
          <w:vertAlign w:val="superscript"/>
        </w:rPr>
        <w:t>1</w:t>
      </w:r>
      <w:r w:rsidR="0074768F" w:rsidRPr="005724ED">
        <w:rPr>
          <w:color w:val="auto"/>
        </w:rPr>
        <w:fldChar w:fldCharType="end"/>
      </w:r>
      <w:r w:rsidR="00B624EF" w:rsidRPr="005724ED">
        <w:rPr>
          <w:color w:val="auto"/>
        </w:rPr>
        <w:t>.</w:t>
      </w:r>
      <w:r w:rsidRPr="005724ED">
        <w:rPr>
          <w:color w:val="auto"/>
        </w:rPr>
        <w:t xml:space="preserve"> The first</w:t>
      </w:r>
      <w:r w:rsidR="00846F2C" w:rsidRPr="005724ED">
        <w:rPr>
          <w:color w:val="auto"/>
        </w:rPr>
        <w:t xml:space="preserve"> one-dimensional</w:t>
      </w:r>
      <w:r w:rsidRPr="005724ED">
        <w:rPr>
          <w:color w:val="auto"/>
        </w:rPr>
        <w:t xml:space="preserve"> ultrasound probes were designed to provide simple linear diameters of</w:t>
      </w:r>
      <w:r w:rsidR="00214285" w:rsidRPr="005724ED">
        <w:rPr>
          <w:color w:val="auto"/>
        </w:rPr>
        <w:t xml:space="preserve"> the</w:t>
      </w:r>
      <w:r w:rsidR="00F5264D" w:rsidRPr="005724ED">
        <w:rPr>
          <w:color w:val="auto"/>
        </w:rPr>
        <w:t xml:space="preserve"> chamber </w:t>
      </w:r>
      <w:r w:rsidR="00F5264D" w:rsidRPr="005724ED">
        <w:rPr>
          <w:color w:val="auto"/>
        </w:rPr>
        <w:lastRenderedPageBreak/>
        <w:t>walls and lumens</w:t>
      </w:r>
      <w:r w:rsidR="00B42642">
        <w:rPr>
          <w:color w:val="auto"/>
        </w:rPr>
        <w:t>;</w:t>
      </w:r>
      <w:r w:rsidRPr="005724ED">
        <w:rPr>
          <w:color w:val="auto"/>
        </w:rPr>
        <w:t xml:space="preserve"> however</w:t>
      </w:r>
      <w:r w:rsidR="00F5264D" w:rsidRPr="005724ED">
        <w:rPr>
          <w:color w:val="auto"/>
        </w:rPr>
        <w:t>,</w:t>
      </w:r>
      <w:r w:rsidRPr="005724ED">
        <w:rPr>
          <w:color w:val="auto"/>
        </w:rPr>
        <w:t xml:space="preserve"> they</w:t>
      </w:r>
      <w:r w:rsidR="00F5264D" w:rsidRPr="005724ED">
        <w:rPr>
          <w:color w:val="auto"/>
        </w:rPr>
        <w:t xml:space="preserve"> undoubted</w:t>
      </w:r>
      <w:r w:rsidR="00214285" w:rsidRPr="005724ED">
        <w:rPr>
          <w:color w:val="auto"/>
        </w:rPr>
        <w:t>ly re</w:t>
      </w:r>
      <w:r w:rsidRPr="005724ED">
        <w:rPr>
          <w:color w:val="auto"/>
        </w:rPr>
        <w:t>present a milestone in cardiovascular</w:t>
      </w:r>
      <w:r w:rsidR="00214285" w:rsidRPr="005724ED">
        <w:rPr>
          <w:color w:val="auto"/>
        </w:rPr>
        <w:t xml:space="preserve"> imaging</w:t>
      </w:r>
      <w:r w:rsidRPr="005724ED">
        <w:rPr>
          <w:color w:val="auto"/>
        </w:rPr>
        <w:t>.</w:t>
      </w:r>
      <w:r w:rsidR="00214285" w:rsidRPr="005724ED">
        <w:rPr>
          <w:color w:val="auto"/>
        </w:rPr>
        <w:t xml:space="preserve"> The development</w:t>
      </w:r>
      <w:r w:rsidR="00846F2C" w:rsidRPr="005724ED">
        <w:rPr>
          <w:color w:val="auto"/>
        </w:rPr>
        <w:t xml:space="preserve"> </w:t>
      </w:r>
      <w:r w:rsidR="00F5264D" w:rsidRPr="005724ED">
        <w:rPr>
          <w:color w:val="auto"/>
        </w:rPr>
        <w:t xml:space="preserve">of </w:t>
      </w:r>
      <w:r w:rsidR="00846F2C" w:rsidRPr="005724ED">
        <w:rPr>
          <w:color w:val="auto"/>
        </w:rPr>
        <w:t>two-dimensional (</w:t>
      </w:r>
      <w:r w:rsidR="00214285" w:rsidRPr="005724ED">
        <w:rPr>
          <w:color w:val="auto"/>
        </w:rPr>
        <w:t>2D</w:t>
      </w:r>
      <w:r w:rsidR="00846F2C" w:rsidRPr="005724ED">
        <w:rPr>
          <w:color w:val="auto"/>
        </w:rPr>
        <w:t>)</w:t>
      </w:r>
      <w:r w:rsidR="00214285" w:rsidRPr="005724ED">
        <w:rPr>
          <w:color w:val="auto"/>
        </w:rPr>
        <w:t xml:space="preserve"> ultrasound imaging </w:t>
      </w:r>
      <w:r w:rsidR="00F5264D" w:rsidRPr="005724ED">
        <w:rPr>
          <w:color w:val="auto"/>
        </w:rPr>
        <w:t>was</w:t>
      </w:r>
      <w:r w:rsidR="00214285" w:rsidRPr="005724ED">
        <w:rPr>
          <w:color w:val="auto"/>
        </w:rPr>
        <w:t xml:space="preserve"> another major step by providing much more precise quantifica</w:t>
      </w:r>
      <w:r w:rsidR="00F5264D" w:rsidRPr="005724ED">
        <w:rPr>
          <w:color w:val="auto"/>
        </w:rPr>
        <w:t>tion of morphology and function</w:t>
      </w:r>
      <w:r w:rsidR="00214285" w:rsidRPr="005724ED">
        <w:rPr>
          <w:color w:val="auto"/>
        </w:rPr>
        <w:t xml:space="preserve"> and </w:t>
      </w:r>
      <w:r w:rsidR="00B42642">
        <w:rPr>
          <w:color w:val="auto"/>
        </w:rPr>
        <w:t xml:space="preserve">is </w:t>
      </w:r>
      <w:r w:rsidR="00214285" w:rsidRPr="005724ED">
        <w:rPr>
          <w:color w:val="auto"/>
        </w:rPr>
        <w:t>still considered to be the standard method in everyday clinical practice. Nevertheless, 2D echocardiography-based</w:t>
      </w:r>
      <w:r w:rsidR="006E376E" w:rsidRPr="005724ED">
        <w:rPr>
          <w:color w:val="auto"/>
        </w:rPr>
        <w:t xml:space="preserve"> assessment</w:t>
      </w:r>
      <w:r w:rsidR="00214285" w:rsidRPr="005724ED">
        <w:rPr>
          <w:color w:val="auto"/>
        </w:rPr>
        <w:t xml:space="preserve"> still </w:t>
      </w:r>
      <w:r w:rsidR="00BD50DE" w:rsidRPr="005724ED">
        <w:rPr>
          <w:color w:val="auto"/>
        </w:rPr>
        <w:t>carries a major</w:t>
      </w:r>
      <w:r w:rsidR="00214285" w:rsidRPr="005724ED">
        <w:rPr>
          <w:color w:val="auto"/>
        </w:rPr>
        <w:t xml:space="preserve"> </w:t>
      </w:r>
      <w:r w:rsidR="00BD50DE" w:rsidRPr="005724ED">
        <w:rPr>
          <w:color w:val="auto"/>
        </w:rPr>
        <w:t>limitation of the technique</w:t>
      </w:r>
      <w:r w:rsidR="00214285" w:rsidRPr="005724ED">
        <w:rPr>
          <w:color w:val="auto"/>
        </w:rPr>
        <w:t>: imaging of a given chamber fr</w:t>
      </w:r>
      <w:r w:rsidR="00BD50DE" w:rsidRPr="005724ED">
        <w:rPr>
          <w:color w:val="auto"/>
        </w:rPr>
        <w:t>om a</w:t>
      </w:r>
      <w:r w:rsidR="00214285" w:rsidRPr="005724ED">
        <w:rPr>
          <w:color w:val="auto"/>
        </w:rPr>
        <w:t xml:space="preserve"> few tomographic planes does not </w:t>
      </w:r>
      <w:r w:rsidR="00F5264D" w:rsidRPr="005724ED">
        <w:rPr>
          <w:color w:val="auto"/>
        </w:rPr>
        <w:t>adequat</w:t>
      </w:r>
      <w:r w:rsidR="00214285" w:rsidRPr="005724ED">
        <w:rPr>
          <w:color w:val="auto"/>
        </w:rPr>
        <w:t>ely characterize</w:t>
      </w:r>
      <w:r w:rsidR="00846F2C" w:rsidRPr="005724ED">
        <w:rPr>
          <w:color w:val="auto"/>
        </w:rPr>
        <w:t xml:space="preserve"> the morphology and function of a three-dimensional (3D) structure. This problem is even more pronounced in</w:t>
      </w:r>
      <w:r w:rsidR="00F5264D" w:rsidRPr="005724ED">
        <w:rPr>
          <w:color w:val="auto"/>
        </w:rPr>
        <w:t xml:space="preserve"> the</w:t>
      </w:r>
      <w:r w:rsidR="00846F2C" w:rsidRPr="005724ED">
        <w:rPr>
          <w:color w:val="auto"/>
        </w:rPr>
        <w:t xml:space="preserve"> case of the right ventricle (RV): compared to </w:t>
      </w:r>
      <w:r w:rsidR="00357FD2" w:rsidRPr="005724ED">
        <w:rPr>
          <w:color w:val="auto"/>
        </w:rPr>
        <w:t>the</w:t>
      </w:r>
      <w:r w:rsidR="00846F2C" w:rsidRPr="005724ED">
        <w:rPr>
          <w:color w:val="auto"/>
        </w:rPr>
        <w:t xml:space="preserve"> relatively simple bullet-shaped lef</w:t>
      </w:r>
      <w:r w:rsidR="00357FD2" w:rsidRPr="005724ED">
        <w:rPr>
          <w:color w:val="auto"/>
        </w:rPr>
        <w:t>t ventricle</w:t>
      </w:r>
      <w:r w:rsidR="00BD50DE" w:rsidRPr="005724ED">
        <w:rPr>
          <w:color w:val="auto"/>
        </w:rPr>
        <w:t xml:space="preserve"> (LV)</w:t>
      </w:r>
      <w:r w:rsidR="00846F2C" w:rsidRPr="005724ED">
        <w:rPr>
          <w:color w:val="auto"/>
        </w:rPr>
        <w:t>, the RV has a complex geometry</w:t>
      </w:r>
      <w:r w:rsidR="00CC2CDD" w:rsidRPr="005724ED">
        <w:rPr>
          <w:color w:val="auto"/>
        </w:rPr>
        <w:fldChar w:fldCharType="begin"/>
      </w:r>
      <w:r w:rsidR="00CC2CDD" w:rsidRPr="005724ED">
        <w:rPr>
          <w:color w:val="auto"/>
        </w:rPr>
        <w:instrText xml:space="preserve"> ADDIN EN.CITE &lt;EndNote&gt;&lt;Cite&gt;&lt;Author&gt;Ho&lt;/Author&gt;&lt;Year&gt;2006&lt;/Year&gt;&lt;RecNum&gt;541&lt;/RecNum&gt;&lt;DisplayText&gt;&lt;style face="superscript"&gt;2&lt;/style&gt;&lt;/DisplayText&gt;&lt;record&gt;&lt;rec-number&gt;541&lt;/rec-number&gt;&lt;foreign-keys&gt;&lt;key app="EN" db-id="9ssxeddfnxrst1etdtj59t2r2s20zvsa25sd" timestamp="1565341687"&gt;541&lt;/key&gt;&lt;/foreign-keys&gt;&lt;ref-type name="Journal Article"&gt;17&lt;/ref-type&gt;&lt;contributors&gt;&lt;authors&gt;&lt;author&gt;Ho, S. Y.&lt;/author&gt;&lt;author&gt;Nihoyannopoulos, P.&lt;/author&gt;&lt;/authors&gt;&lt;/contributors&gt;&lt;auth-address&gt;Imperial College, National Heart &amp;amp; Lung Institute, Royal Brompton Hospital, London, UK. yen.ho@imperial.ac.uk&lt;/auth-address&gt;&lt;titles&gt;&lt;title&gt;Anatomy, echocardiography, and normal right ventricular dimensions&lt;/title&gt;&lt;secondary-title&gt;Heart&lt;/secondary-title&gt;&lt;/titles&gt;&lt;periodical&gt;&lt;full-title&gt;Heart&lt;/full-title&gt;&lt;/periodical&gt;&lt;pages&gt;i2-13&lt;/pages&gt;&lt;volume&gt;92 Suppl 1&lt;/volume&gt;&lt;keywords&gt;&lt;keyword&gt;Echocardiography/*methods&lt;/keyword&gt;&lt;keyword&gt;Heart/*anatomy &amp;amp; histology&lt;/keyword&gt;&lt;keyword&gt;Heart Ventricles/anatomy &amp;amp; histology/diagnostic imaging&lt;/keyword&gt;&lt;keyword&gt;Humans&lt;/keyword&gt;&lt;keyword&gt;Reference Values&lt;/keyword&gt;&lt;/keywords&gt;&lt;dates&gt;&lt;year&gt;2006&lt;/year&gt;&lt;pub-dates&gt;&lt;date&gt;Apr&lt;/date&gt;&lt;/pub-dates&gt;&lt;/dates&gt;&lt;isbn&gt;1468-201X (Electronic)&amp;#xD;1355-6037 (Linking)&lt;/isbn&gt;&lt;accession-num&gt;16543598&lt;/accession-num&gt;&lt;urls&gt;&lt;related-urls&gt;&lt;url&gt;http://www.ncbi.nlm.nih.gov/pubmed/16543598&lt;/url&gt;&lt;/related-urls&gt;&lt;/urls&gt;&lt;custom2&gt;1860731&lt;/custom2&gt;&lt;electronic-resource-num&gt;10.1136/hrt.2005.077875&lt;/electronic-resource-num&gt;&lt;/record&gt;&lt;/Cite&gt;&lt;/EndNote&gt;</w:instrText>
      </w:r>
      <w:r w:rsidR="00CC2CDD" w:rsidRPr="005724ED">
        <w:rPr>
          <w:color w:val="auto"/>
        </w:rPr>
        <w:fldChar w:fldCharType="separate"/>
      </w:r>
      <w:r w:rsidR="00CC2CDD" w:rsidRPr="005724ED">
        <w:rPr>
          <w:noProof/>
          <w:color w:val="auto"/>
          <w:vertAlign w:val="superscript"/>
        </w:rPr>
        <w:t>2</w:t>
      </w:r>
      <w:r w:rsidR="00CC2CDD" w:rsidRPr="005724ED">
        <w:rPr>
          <w:color w:val="auto"/>
        </w:rPr>
        <w:fldChar w:fldCharType="end"/>
      </w:r>
      <w:r w:rsidR="00846F2C" w:rsidRPr="005724ED">
        <w:rPr>
          <w:color w:val="auto"/>
        </w:rPr>
        <w:t xml:space="preserve"> </w:t>
      </w:r>
      <w:r w:rsidR="00F5264D" w:rsidRPr="005724ED">
        <w:rPr>
          <w:color w:val="auto"/>
        </w:rPr>
        <w:t>that</w:t>
      </w:r>
      <w:r w:rsidR="00846F2C" w:rsidRPr="005724ED">
        <w:rPr>
          <w:color w:val="auto"/>
        </w:rPr>
        <w:t xml:space="preserve"> cannot be </w:t>
      </w:r>
      <w:r w:rsidR="00F5264D" w:rsidRPr="005724ED">
        <w:rPr>
          <w:color w:val="auto"/>
        </w:rPr>
        <w:t>adequat</w:t>
      </w:r>
      <w:r w:rsidR="00846F2C" w:rsidRPr="005724ED">
        <w:rPr>
          <w:color w:val="auto"/>
        </w:rPr>
        <w:t xml:space="preserve">ely quantified using linear </w:t>
      </w:r>
      <w:r w:rsidR="00357FD2" w:rsidRPr="005724ED">
        <w:rPr>
          <w:color w:val="auto"/>
        </w:rPr>
        <w:t>diameters</w:t>
      </w:r>
      <w:r w:rsidR="00846F2C" w:rsidRPr="005724ED">
        <w:rPr>
          <w:color w:val="auto"/>
        </w:rPr>
        <w:t xml:space="preserve"> or areas</w:t>
      </w:r>
      <w:r w:rsidR="0074768F" w:rsidRPr="005724ED">
        <w:rPr>
          <w:color w:val="auto"/>
        </w:rPr>
        <w:fldChar w:fldCharType="begin">
          <w:fldData xml:space="preserve">PEVuZE5vdGU+PENpdGU+PEF1dGhvcj5HZW5vdmVzZTwvQXV0aG9yPjxZZWFyPjIwMTk8L1llYXI+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=
</w:fldData>
        </w:fldChar>
      </w:r>
      <w:r w:rsidR="00CC2CDD" w:rsidRPr="005724ED">
        <w:rPr>
          <w:color w:val="auto"/>
        </w:rPr>
        <w:instrText xml:space="preserve"> ADDIN EN.CITE </w:instrText>
      </w:r>
      <w:r w:rsidR="00CC2CDD" w:rsidRPr="005724ED">
        <w:rPr>
          <w:color w:val="auto"/>
        </w:rPr>
        <w:fldChar w:fldCharType="begin">
          <w:fldData xml:space="preserve">PEVuZE5vdGU+PENpdGU+PEF1dGhvcj5HZW5vdmVzZTwvQXV0aG9yPjxZZWFyPjIwMTk8L1llYXI+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=
</w:fldData>
        </w:fldChar>
      </w:r>
      <w:r w:rsidR="00CC2CDD" w:rsidRPr="005724ED">
        <w:rPr>
          <w:color w:val="auto"/>
        </w:rPr>
        <w:instrText xml:space="preserve"> ADDIN EN.CITE.DATA </w:instrText>
      </w:r>
      <w:r w:rsidR="00CC2CDD" w:rsidRPr="005724ED">
        <w:rPr>
          <w:color w:val="auto"/>
        </w:rPr>
      </w:r>
      <w:r w:rsidR="00CC2CDD" w:rsidRPr="005724ED">
        <w:rPr>
          <w:color w:val="auto"/>
        </w:rPr>
        <w:fldChar w:fldCharType="end"/>
      </w:r>
      <w:r w:rsidR="0074768F" w:rsidRPr="005724ED">
        <w:rPr>
          <w:color w:val="auto"/>
        </w:rPr>
      </w:r>
      <w:r w:rsidR="0074768F" w:rsidRPr="005724ED">
        <w:rPr>
          <w:color w:val="auto"/>
        </w:rPr>
        <w:fldChar w:fldCharType="separate"/>
      </w:r>
      <w:r w:rsidR="00CC2CDD" w:rsidRPr="005724ED">
        <w:rPr>
          <w:noProof/>
          <w:color w:val="auto"/>
          <w:vertAlign w:val="superscript"/>
        </w:rPr>
        <w:t>3</w:t>
      </w:r>
      <w:r w:rsidR="0074768F" w:rsidRPr="005724ED">
        <w:rPr>
          <w:color w:val="auto"/>
        </w:rPr>
        <w:fldChar w:fldCharType="end"/>
      </w:r>
      <w:r w:rsidR="00846F2C" w:rsidRPr="005724ED">
        <w:rPr>
          <w:color w:val="auto"/>
        </w:rPr>
        <w:t>. Despite these widely known facts, RV morphology and function are usually measured by such simple parameters in the clinical practice.</w:t>
      </w:r>
    </w:p>
    <w:p w14:paraId="24BAB761" w14:textId="77777777" w:rsidR="00B42642" w:rsidRPr="005724ED" w:rsidRDefault="00B42642" w:rsidP="00DB327F">
      <w:pPr>
        <w:contextualSpacing/>
        <w:rPr>
          <w:color w:val="auto"/>
        </w:rPr>
      </w:pPr>
    </w:p>
    <w:p w14:paraId="3FB147E7" w14:textId="07BDC026" w:rsidR="00846F2C" w:rsidRDefault="00357FD2" w:rsidP="00DB327F">
      <w:pPr>
        <w:contextualSpacing/>
        <w:rPr>
          <w:color w:val="auto"/>
        </w:rPr>
      </w:pPr>
      <w:r w:rsidRPr="005724ED">
        <w:rPr>
          <w:color w:val="auto"/>
        </w:rPr>
        <w:t>For many decades,</w:t>
      </w:r>
      <w:r w:rsidR="00846F2C" w:rsidRPr="005724ED">
        <w:rPr>
          <w:color w:val="auto"/>
        </w:rPr>
        <w:t xml:space="preserve"> the RV was considered to have a much less import</w:t>
      </w:r>
      <w:r w:rsidRPr="005724ED">
        <w:rPr>
          <w:color w:val="auto"/>
        </w:rPr>
        <w:t>a</w:t>
      </w:r>
      <w:r w:rsidR="00846F2C" w:rsidRPr="005724ED">
        <w:rPr>
          <w:color w:val="auto"/>
        </w:rPr>
        <w:t>nt role in circulation</w:t>
      </w:r>
      <w:r w:rsidRPr="005724ED">
        <w:rPr>
          <w:color w:val="auto"/>
        </w:rPr>
        <w:t xml:space="preserve"> compared to its left counterpart. Several landmark papers defeated this standpoint showing the strong prognostic role of RV geometry and function in a wide variety of diseases</w:t>
      </w:r>
      <w:r w:rsidR="0074768F" w:rsidRPr="005724ED">
        <w:rPr>
          <w:color w:val="auto"/>
        </w:rPr>
        <w:fldChar w:fldCharType="begin">
          <w:fldData xml:space="preserve">PEVuZE5vdGU+PENpdGU+PEF1dGhvcj5Lb3ZhY3M8L0F1dGhvcj48WWVhcj4yMDE5PC9ZZWFyPjxS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</w:fldData>
        </w:fldChar>
      </w:r>
      <w:r w:rsidR="00CC2CDD" w:rsidRPr="005724ED">
        <w:rPr>
          <w:color w:val="auto"/>
        </w:rPr>
        <w:instrText xml:space="preserve"> ADDIN EN.CITE </w:instrText>
      </w:r>
      <w:r w:rsidR="00CC2CDD" w:rsidRPr="005724ED">
        <w:rPr>
          <w:color w:val="auto"/>
        </w:rPr>
        <w:fldChar w:fldCharType="begin">
          <w:fldData xml:space="preserve">PEVuZE5vdGU+PENpdGU+PEF1dGhvcj5Lb3ZhY3M8L0F1dGhvcj48WWVhcj4yMDE5PC9ZZWFyPjxS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</w:fldData>
        </w:fldChar>
      </w:r>
      <w:r w:rsidR="00CC2CDD" w:rsidRPr="005724ED">
        <w:rPr>
          <w:color w:val="auto"/>
        </w:rPr>
        <w:instrText xml:space="preserve"> ADDIN EN.CITE.DATA </w:instrText>
      </w:r>
      <w:r w:rsidR="00CC2CDD" w:rsidRPr="005724ED">
        <w:rPr>
          <w:color w:val="auto"/>
        </w:rPr>
      </w:r>
      <w:r w:rsidR="00CC2CDD" w:rsidRPr="005724ED">
        <w:rPr>
          <w:color w:val="auto"/>
        </w:rPr>
        <w:fldChar w:fldCharType="end"/>
      </w:r>
      <w:r w:rsidR="0074768F" w:rsidRPr="005724ED">
        <w:rPr>
          <w:color w:val="auto"/>
        </w:rPr>
      </w:r>
      <w:r w:rsidR="0074768F" w:rsidRPr="005724ED">
        <w:rPr>
          <w:color w:val="auto"/>
        </w:rPr>
        <w:fldChar w:fldCharType="separate"/>
      </w:r>
      <w:r w:rsidR="00CC2CDD" w:rsidRPr="005724ED">
        <w:rPr>
          <w:noProof/>
          <w:color w:val="auto"/>
          <w:vertAlign w:val="superscript"/>
        </w:rPr>
        <w:t>4-7</w:t>
      </w:r>
      <w:r w:rsidR="0074768F" w:rsidRPr="005724ED">
        <w:rPr>
          <w:color w:val="auto"/>
        </w:rPr>
        <w:fldChar w:fldCharType="end"/>
      </w:r>
      <w:r w:rsidRPr="005724ED">
        <w:rPr>
          <w:color w:val="auto"/>
        </w:rPr>
        <w:t xml:space="preserve">. </w:t>
      </w:r>
      <w:r w:rsidR="005F504F" w:rsidRPr="005724ED">
        <w:rPr>
          <w:color w:val="auto"/>
        </w:rPr>
        <w:t>N</w:t>
      </w:r>
      <w:r w:rsidRPr="005724ED">
        <w:rPr>
          <w:color w:val="auto"/>
        </w:rPr>
        <w:t xml:space="preserve">umerous studies </w:t>
      </w:r>
      <w:r w:rsidR="00F5264D" w:rsidRPr="005724ED">
        <w:rPr>
          <w:color w:val="auto"/>
        </w:rPr>
        <w:t>demonstrat</w:t>
      </w:r>
      <w:r w:rsidRPr="005724ED">
        <w:rPr>
          <w:color w:val="auto"/>
        </w:rPr>
        <w:t>ed the incremental value of RV measurement even by using relatively simple</w:t>
      </w:r>
      <w:r w:rsidR="006E376E" w:rsidRPr="005724ED">
        <w:rPr>
          <w:color w:val="auto"/>
        </w:rPr>
        <w:t xml:space="preserve"> conventional </w:t>
      </w:r>
      <w:r w:rsidRPr="005724ED">
        <w:rPr>
          <w:color w:val="auto"/>
        </w:rPr>
        <w:t xml:space="preserve">parameters, </w:t>
      </w:r>
      <w:r w:rsidR="005F504F" w:rsidRPr="005724ED">
        <w:rPr>
          <w:color w:val="auto"/>
        </w:rPr>
        <w:t>which highlights the importance and need for more precise</w:t>
      </w:r>
      <w:r w:rsidRPr="005724ED">
        <w:rPr>
          <w:color w:val="auto"/>
        </w:rPr>
        <w:t xml:space="preserve"> quantification of the chamber</w:t>
      </w:r>
      <w:r w:rsidR="005F504F" w:rsidRPr="005724ED">
        <w:rPr>
          <w:color w:val="auto"/>
        </w:rPr>
        <w:t xml:space="preserve"> with potentially meaningful clinical value.</w:t>
      </w:r>
    </w:p>
    <w:p w14:paraId="51C3F17B" w14:textId="77777777" w:rsidR="00B42642" w:rsidRPr="005724ED" w:rsidRDefault="00B42642" w:rsidP="00DB327F">
      <w:pPr>
        <w:contextualSpacing/>
        <w:rPr>
          <w:color w:val="auto"/>
        </w:rPr>
      </w:pPr>
    </w:p>
    <w:p w14:paraId="6FAC7754" w14:textId="47325B9D" w:rsidR="00357FD2" w:rsidRDefault="00BD50DE" w:rsidP="00DB327F">
      <w:pPr>
        <w:contextualSpacing/>
        <w:rPr>
          <w:color w:val="auto"/>
        </w:rPr>
      </w:pPr>
      <w:r w:rsidRPr="005724ED">
        <w:rPr>
          <w:color w:val="auto"/>
        </w:rPr>
        <w:t xml:space="preserve">3D echocardiography overcomes several limitations of </w:t>
      </w:r>
      <w:r w:rsidR="00F5264D" w:rsidRPr="005724ED">
        <w:rPr>
          <w:color w:val="auto"/>
        </w:rPr>
        <w:t xml:space="preserve">the </w:t>
      </w:r>
      <w:r w:rsidRPr="005724ED">
        <w:rPr>
          <w:color w:val="auto"/>
        </w:rPr>
        <w:t xml:space="preserve">2D assessment of the cardiac chambers. While the measurement of volumes and also functional parameters free of geometrical assumptions may be of high interest in </w:t>
      </w:r>
      <w:r w:rsidR="00F5264D" w:rsidRPr="005724ED">
        <w:rPr>
          <w:color w:val="auto"/>
        </w:rPr>
        <w:t xml:space="preserve">the </w:t>
      </w:r>
      <w:r w:rsidRPr="005724ED">
        <w:rPr>
          <w:color w:val="auto"/>
        </w:rPr>
        <w:t>case of the LV as well, it</w:t>
      </w:r>
      <w:r w:rsidR="00970B69" w:rsidRPr="005724ED">
        <w:rPr>
          <w:color w:val="auto"/>
        </w:rPr>
        <w:t xml:space="preserve"> may</w:t>
      </w:r>
      <w:r w:rsidRPr="005724ED">
        <w:rPr>
          <w:color w:val="auto"/>
        </w:rPr>
        <w:t xml:space="preserve"> gain </w:t>
      </w:r>
      <w:r w:rsidR="00F5264D" w:rsidRPr="005724ED">
        <w:rPr>
          <w:color w:val="auto"/>
        </w:rPr>
        <w:t>particular</w:t>
      </w:r>
      <w:r w:rsidRPr="005724ED">
        <w:rPr>
          <w:color w:val="auto"/>
        </w:rPr>
        <w:t xml:space="preserve"> importance in the assessment of</w:t>
      </w:r>
      <w:r w:rsidR="00970B69" w:rsidRPr="005724ED">
        <w:rPr>
          <w:color w:val="auto"/>
        </w:rPr>
        <w:t xml:space="preserve"> the </w:t>
      </w:r>
      <w:r w:rsidRPr="005724ED">
        <w:rPr>
          <w:color w:val="auto"/>
        </w:rPr>
        <w:t>RV</w:t>
      </w:r>
      <w:r w:rsidR="00BB169B" w:rsidRPr="005724ED">
        <w:rPr>
          <w:color w:val="auto"/>
        </w:rPr>
        <w:fldChar w:fldCharType="begin"/>
      </w:r>
      <w:r w:rsidR="00CC2CDD" w:rsidRPr="005724ED">
        <w:rPr>
          <w:color w:val="auto"/>
        </w:rPr>
        <w:instrText xml:space="preserve"> ADDIN EN.CITE &lt;EndNote&gt;&lt;Cite&gt;&lt;Author&gt;Addetia&lt;/Author&gt;&lt;Year&gt;2019&lt;/Year&gt;&lt;RecNum&gt;575&lt;/RecNum&gt;&lt;DisplayText&gt;&lt;style face="superscript"&gt;8&lt;/style&gt;&lt;/DisplayText&gt;&lt;record&gt;&lt;rec-number&gt;575&lt;/rec-number&gt;&lt;foreign-keys&gt;&lt;key app="EN" db-id="9ssxeddfnxrst1etdtj59t2r2s20zvsa25sd" timestamp="1578158420"&gt;575&lt;/key&gt;&lt;/foreign-keys&gt;&lt;ref-type name="Journal Article"&gt;17&lt;/ref-type&gt;&lt;contributors&gt;&lt;authors&gt;&lt;author&gt;Addetia, K.&lt;/author&gt;&lt;author&gt;Muraru, D.&lt;/author&gt;&lt;author&gt;Badano, L. P.&lt;/author&gt;&lt;author&gt;Lang, R. M.&lt;/author&gt;&lt;/authors&gt;&lt;/contributors&gt;&lt;auth-address&gt;Section of Cardiology, Department of Medicine, The University of Chicago, Chicago, Illinois.&amp;#xD;Department of Medicine and Surgery, University of Milano-Bicocca, Milan, Italy.&amp;#xD;Department of Cardiovascular, Neural and Metabolic Sciences, Istituto Auxologico Italiano, IRCCS San Luca Hospital, Milan, Italy.&lt;/auth-address&gt;&lt;titles&gt;&lt;title&gt;New Directions in Right Ventricular Assessment Using 3-Dimensional Echocardiography&lt;/title&gt;&lt;secondary-title&gt;JAMA Cardiol&lt;/secondary-title&gt;&lt;/titles&gt;&lt;periodical&gt;&lt;full-title&gt;JAMA Cardiol&lt;/full-title&gt;&lt;/periodical&gt;&lt;dates&gt;&lt;year&gt;2019&lt;/year&gt;&lt;pub-dates&gt;&lt;date&gt;Jul 24&lt;/date&gt;&lt;/pub-dates&gt;&lt;/dates&gt;&lt;isbn&gt;2380-6591 (Electronic)&lt;/isbn&gt;&lt;accession-num&gt;31339508&lt;/accession-num&gt;&lt;urls&gt;&lt;related-urls&gt;&lt;url&gt;http://www.ncbi.nlm.nih.gov/pubmed/31339508&lt;/url&gt;&lt;/related-urls&gt;&lt;/urls&gt;&lt;electronic-resource-num&gt;10.1001/jamacardio.2019.2424&lt;/electronic-resource-num&gt;&lt;/record&gt;&lt;/Cite&gt;&lt;/EndNote&gt;</w:instrText>
      </w:r>
      <w:r w:rsidR="00BB169B" w:rsidRPr="005724ED">
        <w:rPr>
          <w:color w:val="auto"/>
        </w:rPr>
        <w:fldChar w:fldCharType="separate"/>
      </w:r>
      <w:r w:rsidR="00CC2CDD" w:rsidRPr="005724ED">
        <w:rPr>
          <w:noProof/>
          <w:color w:val="auto"/>
          <w:vertAlign w:val="superscript"/>
        </w:rPr>
        <w:t>8</w:t>
      </w:r>
      <w:r w:rsidR="00BB169B" w:rsidRPr="005724ED">
        <w:rPr>
          <w:color w:val="auto"/>
        </w:rPr>
        <w:fldChar w:fldCharType="end"/>
      </w:r>
      <w:r w:rsidRPr="005724ED">
        <w:rPr>
          <w:color w:val="auto"/>
        </w:rPr>
        <w:t xml:space="preserve">. 3D-derived RV volumes and ejection fraction (EF) are shown to have </w:t>
      </w:r>
      <w:r w:rsidR="00F5264D" w:rsidRPr="005724ED">
        <w:rPr>
          <w:color w:val="auto"/>
        </w:rPr>
        <w:t>signific</w:t>
      </w:r>
      <w:r w:rsidRPr="005724ED">
        <w:rPr>
          <w:color w:val="auto"/>
        </w:rPr>
        <w:t>ant prognostic value in various cardiovascular conditions</w:t>
      </w:r>
      <w:r w:rsidR="00BB169B" w:rsidRPr="005724ED">
        <w:rPr>
          <w:color w:val="auto"/>
        </w:rPr>
        <w:fldChar w:fldCharType="begin">
          <w:fldData xml:space="preserve">PEVuZE5vdGU+PENpdGU+PEF1dGhvcj5OYWdhdGE8L0F1dGhvcj48WWVhcj4yMDE3PC9ZZWFyPjxS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</w:fldData>
        </w:fldChar>
      </w:r>
      <w:r w:rsidR="00CC2CDD" w:rsidRPr="005724ED">
        <w:rPr>
          <w:color w:val="auto"/>
        </w:rPr>
        <w:instrText xml:space="preserve"> ADDIN EN.CITE </w:instrText>
      </w:r>
      <w:r w:rsidR="00CC2CDD" w:rsidRPr="005724ED">
        <w:rPr>
          <w:color w:val="auto"/>
        </w:rPr>
        <w:fldChar w:fldCharType="begin">
          <w:fldData xml:space="preserve">PEVuZE5vdGU+PENpdGU+PEF1dGhvcj5OYWdhdGE8L0F1dGhvcj48WWVhcj4yMDE3PC9ZZWFyPjxS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</w:fldData>
        </w:fldChar>
      </w:r>
      <w:r w:rsidR="00CC2CDD" w:rsidRPr="005724ED">
        <w:rPr>
          <w:color w:val="auto"/>
        </w:rPr>
        <w:instrText xml:space="preserve"> ADDIN EN.CITE.DATA </w:instrText>
      </w:r>
      <w:r w:rsidR="00CC2CDD" w:rsidRPr="005724ED">
        <w:rPr>
          <w:color w:val="auto"/>
        </w:rPr>
      </w:r>
      <w:r w:rsidR="00CC2CDD" w:rsidRPr="005724ED">
        <w:rPr>
          <w:color w:val="auto"/>
        </w:rPr>
        <w:fldChar w:fldCharType="end"/>
      </w:r>
      <w:r w:rsidR="00BB169B" w:rsidRPr="005724ED">
        <w:rPr>
          <w:color w:val="auto"/>
        </w:rPr>
      </w:r>
      <w:r w:rsidR="00BB169B" w:rsidRPr="005724ED">
        <w:rPr>
          <w:color w:val="auto"/>
        </w:rPr>
        <w:fldChar w:fldCharType="separate"/>
      </w:r>
      <w:r w:rsidR="00CC2CDD" w:rsidRPr="005724ED">
        <w:rPr>
          <w:noProof/>
          <w:color w:val="auto"/>
          <w:vertAlign w:val="superscript"/>
        </w:rPr>
        <w:t>9,10</w:t>
      </w:r>
      <w:r w:rsidR="00BB169B" w:rsidRPr="005724ED">
        <w:rPr>
          <w:color w:val="auto"/>
        </w:rPr>
        <w:fldChar w:fldCharType="end"/>
      </w:r>
      <w:r w:rsidR="00970B69" w:rsidRPr="005724ED">
        <w:rPr>
          <w:color w:val="auto"/>
        </w:rPr>
        <w:t>.</w:t>
      </w:r>
    </w:p>
    <w:p w14:paraId="71F1666E" w14:textId="77777777" w:rsidR="00B42642" w:rsidRPr="005724ED" w:rsidRDefault="00B42642" w:rsidP="00DB327F">
      <w:pPr>
        <w:contextualSpacing/>
        <w:rPr>
          <w:color w:val="auto"/>
        </w:rPr>
      </w:pPr>
    </w:p>
    <w:p w14:paraId="1DC1444C" w14:textId="6CB053E5" w:rsidR="00B624EF" w:rsidRPr="005724ED" w:rsidRDefault="00B624EF" w:rsidP="00DB327F">
      <w:pPr>
        <w:contextualSpacing/>
        <w:rPr>
          <w:color w:val="auto"/>
        </w:rPr>
      </w:pPr>
      <w:r w:rsidRPr="005724ED">
        <w:rPr>
          <w:color w:val="auto"/>
        </w:rPr>
        <w:t>Nowadays, several vendors provi</w:t>
      </w:r>
      <w:r w:rsidR="00F3746F" w:rsidRPr="005724ED">
        <w:rPr>
          <w:color w:val="auto"/>
        </w:rPr>
        <w:t>de semi-automated</w:t>
      </w:r>
      <w:r w:rsidR="001570A3" w:rsidRPr="005724ED">
        <w:rPr>
          <w:color w:val="auto"/>
        </w:rPr>
        <w:t xml:space="preserve"> solutions for</w:t>
      </w:r>
      <w:r w:rsidR="00F3746F" w:rsidRPr="005724ED">
        <w:rPr>
          <w:color w:val="auto"/>
        </w:rPr>
        <w:t xml:space="preserve"> 3D RV a</w:t>
      </w:r>
      <w:r w:rsidR="00BB169B" w:rsidRPr="005724ED">
        <w:rPr>
          <w:color w:val="auto"/>
        </w:rPr>
        <w:t>ssessment</w:t>
      </w:r>
      <w:r w:rsidR="00913D59" w:rsidRPr="005724ED">
        <w:rPr>
          <w:color w:val="auto"/>
        </w:rPr>
        <w:t xml:space="preserve"> with validated results against gold standard cardiac magnetic resonance (MR) measurements</w:t>
      </w:r>
      <w:r w:rsidR="00176E38" w:rsidRPr="005724ED">
        <w:rPr>
          <w:color w:val="auto"/>
        </w:rPr>
        <w:fldChar w:fldCharType="begin">
          <w:fldData xml:space="preserve">PEVuZE5vdGU+PENpdGU+PEF1dGhvcj5NYWZmZXNzYW50aTwvQXV0aG9yPjxZZWFyPjIwMTM8L1ll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</w:fldData>
        </w:fldChar>
      </w:r>
      <w:r w:rsidR="00176E38" w:rsidRPr="005724ED">
        <w:rPr>
          <w:color w:val="auto"/>
        </w:rPr>
        <w:instrText xml:space="preserve"> ADDIN EN.CITE </w:instrText>
      </w:r>
      <w:r w:rsidR="00176E38" w:rsidRPr="005724ED">
        <w:rPr>
          <w:color w:val="auto"/>
        </w:rPr>
        <w:fldChar w:fldCharType="begin">
          <w:fldData xml:space="preserve">PEVuZE5vdGU+PENpdGU+PEF1dGhvcj5NYWZmZXNzYW50aTwvQXV0aG9yPjxZZWFyPjIwMTM8L1ll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</w:fldData>
        </w:fldChar>
      </w:r>
      <w:r w:rsidR="00176E38" w:rsidRPr="005724ED">
        <w:rPr>
          <w:color w:val="auto"/>
        </w:rPr>
        <w:instrText xml:space="preserve"> ADDIN EN.CITE.DATA </w:instrText>
      </w:r>
      <w:r w:rsidR="00176E38" w:rsidRPr="005724ED">
        <w:rPr>
          <w:color w:val="auto"/>
        </w:rPr>
      </w:r>
      <w:r w:rsidR="00176E38" w:rsidRPr="005724ED">
        <w:rPr>
          <w:color w:val="auto"/>
        </w:rPr>
        <w:fldChar w:fldCharType="end"/>
      </w:r>
      <w:r w:rsidR="00176E38" w:rsidRPr="005724ED">
        <w:rPr>
          <w:color w:val="auto"/>
        </w:rPr>
      </w:r>
      <w:r w:rsidR="00176E38" w:rsidRPr="005724ED">
        <w:rPr>
          <w:color w:val="auto"/>
        </w:rPr>
        <w:fldChar w:fldCharType="separate"/>
      </w:r>
      <w:r w:rsidR="00176E38" w:rsidRPr="005724ED">
        <w:rPr>
          <w:noProof/>
          <w:color w:val="auto"/>
          <w:vertAlign w:val="superscript"/>
        </w:rPr>
        <w:t>11,12</w:t>
      </w:r>
      <w:r w:rsidR="00176E38" w:rsidRPr="005724ED">
        <w:rPr>
          <w:color w:val="auto"/>
        </w:rPr>
        <w:fldChar w:fldCharType="end"/>
      </w:r>
      <w:r w:rsidR="00D8099A" w:rsidRPr="005724ED">
        <w:rPr>
          <w:color w:val="auto"/>
        </w:rPr>
        <w:t>.</w:t>
      </w:r>
      <w:r w:rsidR="005740E6" w:rsidRPr="005724ED">
        <w:rPr>
          <w:color w:val="auto"/>
        </w:rPr>
        <w:t xml:space="preserve"> </w:t>
      </w:r>
      <w:bookmarkStart w:id="0" w:name="_Hlk33621987"/>
      <w:r w:rsidR="005740E6" w:rsidRPr="005724ED">
        <w:rPr>
          <w:color w:val="auto"/>
        </w:rPr>
        <w:t xml:space="preserve">The technical requirements of 3D assessment are essential parts of a state-of-the-art cardiovascular imaging department nowadays, and it is expected that it will </w:t>
      </w:r>
      <w:r w:rsidR="00B42642" w:rsidRPr="005724ED">
        <w:rPr>
          <w:color w:val="auto"/>
        </w:rPr>
        <w:t xml:space="preserve">soon </w:t>
      </w:r>
      <w:r w:rsidR="005740E6" w:rsidRPr="005724ED">
        <w:rPr>
          <w:color w:val="auto"/>
        </w:rPr>
        <w:t>be part of the general equipment in every echocardiography lab.</w:t>
      </w:r>
      <w:r w:rsidR="00913D59" w:rsidRPr="005724ED">
        <w:rPr>
          <w:color w:val="auto"/>
        </w:rPr>
        <w:t xml:space="preserve"> </w:t>
      </w:r>
      <w:bookmarkEnd w:id="0"/>
      <w:r w:rsidR="00913D59" w:rsidRPr="005724ED">
        <w:rPr>
          <w:color w:val="auto"/>
        </w:rPr>
        <w:t>With proper</w:t>
      </w:r>
      <w:r w:rsidR="00AA7705" w:rsidRPr="005724ED">
        <w:rPr>
          <w:color w:val="auto"/>
        </w:rPr>
        <w:t xml:space="preserve"> expertise in 3D acquisition and post-processing,</w:t>
      </w:r>
      <w:r w:rsidR="00913D59" w:rsidRPr="005724ED">
        <w:rPr>
          <w:color w:val="auto"/>
        </w:rPr>
        <w:t xml:space="preserve"> </w:t>
      </w:r>
      <w:r w:rsidR="00AA7705" w:rsidRPr="005724ED">
        <w:rPr>
          <w:color w:val="auto"/>
        </w:rPr>
        <w:t>3D RV analysis</w:t>
      </w:r>
      <w:r w:rsidR="00913D59" w:rsidRPr="005724ED">
        <w:rPr>
          <w:color w:val="auto"/>
        </w:rPr>
        <w:t xml:space="preserve"> can be easily implemented into the standard examination protocol.</w:t>
      </w:r>
    </w:p>
    <w:p w14:paraId="237AD7DD" w14:textId="3BBDA0EC" w:rsidR="00D15131" w:rsidRPr="005724ED" w:rsidRDefault="00D15131" w:rsidP="00DB327F">
      <w:pPr>
        <w:contextualSpacing/>
        <w:rPr>
          <w:b/>
        </w:rPr>
      </w:pPr>
    </w:p>
    <w:p w14:paraId="3D4CD2F3" w14:textId="479862FB" w:rsidR="006305D7" w:rsidRPr="005724ED" w:rsidRDefault="006305D7" w:rsidP="00DB327F">
      <w:pPr>
        <w:contextualSpacing/>
      </w:pPr>
      <w:r w:rsidRPr="005724ED">
        <w:rPr>
          <w:b/>
        </w:rPr>
        <w:t>PROTOCOL:</w:t>
      </w:r>
      <w:r w:rsidRPr="005724ED">
        <w:t xml:space="preserve"> </w:t>
      </w:r>
    </w:p>
    <w:p w14:paraId="3C1A0256" w14:textId="1BFB6751" w:rsidR="003809E0" w:rsidRPr="005724ED" w:rsidRDefault="003809E0" w:rsidP="00DB327F">
      <w:pPr>
        <w:contextualSpacing/>
      </w:pPr>
    </w:p>
    <w:p w14:paraId="16B74B0C" w14:textId="06F1750A" w:rsidR="003809E0" w:rsidRPr="005724ED" w:rsidRDefault="003809E0" w:rsidP="00DB327F">
      <w:pPr>
        <w:contextualSpacing/>
        <w:rPr>
          <w:rStyle w:val="Hyperlink"/>
          <w:color w:val="808080" w:themeColor="background1" w:themeShade="80"/>
          <w:u w:val="none"/>
        </w:rPr>
      </w:pPr>
      <w:r w:rsidRPr="005724ED">
        <w:t xml:space="preserve">The protocol follows the guidelines of </w:t>
      </w:r>
      <w:r w:rsidR="00B42642">
        <w:t>the</w:t>
      </w:r>
      <w:r w:rsidRPr="005724ED">
        <w:t xml:space="preserve"> </w:t>
      </w:r>
      <w:r w:rsidR="00B42642">
        <w:t>i</w:t>
      </w:r>
      <w:r w:rsidRPr="005724ED">
        <w:t xml:space="preserve">nstitution’s human research ethics committee and the patients of </w:t>
      </w:r>
      <w:r w:rsidR="00B42642">
        <w:t>the</w:t>
      </w:r>
      <w:r w:rsidRPr="005724ED">
        <w:t xml:space="preserve"> clinical cases gave their written informed consent to the study.</w:t>
      </w:r>
    </w:p>
    <w:p w14:paraId="4E6C84C9" w14:textId="5ADB6677" w:rsidR="00CE3FFD" w:rsidRPr="005724ED" w:rsidRDefault="00CE3FFD" w:rsidP="00DB327F">
      <w:pPr>
        <w:contextualSpacing/>
        <w:rPr>
          <w:rStyle w:val="Hyperlink"/>
          <w:color w:val="808080" w:themeColor="background1" w:themeShade="80"/>
          <w:u w:val="none"/>
        </w:rPr>
      </w:pPr>
    </w:p>
    <w:p w14:paraId="2DF6D6EC" w14:textId="54E95B30" w:rsidR="00CE3FFD" w:rsidRDefault="00B42642" w:rsidP="00DB327F">
      <w:pPr>
        <w:pStyle w:val="ListParagraph"/>
        <w:numPr>
          <w:ilvl w:val="0"/>
          <w:numId w:val="39"/>
        </w:numPr>
        <w:ind w:left="0" w:firstLine="0"/>
        <w:rPr>
          <w:rStyle w:val="Hyperlink"/>
          <w:b/>
          <w:color w:val="auto"/>
          <w:u w:val="none"/>
        </w:rPr>
      </w:pPr>
      <w:r w:rsidRPr="00B42642">
        <w:rPr>
          <w:rStyle w:val="Hyperlink"/>
          <w:b/>
          <w:color w:val="auto"/>
          <w:u w:val="none"/>
        </w:rPr>
        <w:t>Technical requirements</w:t>
      </w:r>
    </w:p>
    <w:p w14:paraId="175C18C8" w14:textId="77777777" w:rsidR="00B42642" w:rsidRPr="00B42642" w:rsidRDefault="00B42642" w:rsidP="00DB327F">
      <w:pPr>
        <w:pStyle w:val="ListParagraph"/>
        <w:ind w:left="0"/>
        <w:rPr>
          <w:rStyle w:val="Hyperlink"/>
          <w:b/>
          <w:color w:val="auto"/>
          <w:u w:val="none"/>
        </w:rPr>
      </w:pPr>
    </w:p>
    <w:p w14:paraId="6785DA3E" w14:textId="744EAEC8" w:rsidR="001570A3" w:rsidRPr="00B42642" w:rsidRDefault="00CE3FFD" w:rsidP="00DB327F">
      <w:pPr>
        <w:pStyle w:val="ListParagraph"/>
        <w:numPr>
          <w:ilvl w:val="1"/>
          <w:numId w:val="39"/>
        </w:numPr>
        <w:ind w:left="0" w:firstLine="0"/>
        <w:rPr>
          <w:rStyle w:val="Hyperlink"/>
          <w:color w:val="000000"/>
          <w:u w:val="none"/>
        </w:rPr>
      </w:pPr>
      <w:r w:rsidRPr="00B42642">
        <w:rPr>
          <w:rStyle w:val="Hyperlink"/>
          <w:color w:val="auto"/>
          <w:u w:val="none"/>
        </w:rPr>
        <w:t xml:space="preserve">For 3D acquisition and analysis, </w:t>
      </w:r>
      <w:r w:rsidR="00B42642" w:rsidRPr="00B42642">
        <w:rPr>
          <w:rStyle w:val="Hyperlink"/>
          <w:color w:val="auto"/>
          <w:u w:val="none"/>
        </w:rPr>
        <w:t xml:space="preserve">use </w:t>
      </w:r>
      <w:r w:rsidRPr="00B42642">
        <w:rPr>
          <w:rStyle w:val="Hyperlink"/>
          <w:color w:val="auto"/>
          <w:u w:val="none"/>
        </w:rPr>
        <w:t xml:space="preserve">appropriate software and hardware. </w:t>
      </w:r>
      <w:r w:rsidR="00B42642">
        <w:t>Use</w:t>
      </w:r>
      <w:r w:rsidR="001570A3" w:rsidRPr="005724ED">
        <w:t xml:space="preserve"> ECG cables of the echocardiograp</w:t>
      </w:r>
      <w:r w:rsidR="00F5264D" w:rsidRPr="005724ED">
        <w:t>hy device</w:t>
      </w:r>
      <w:r w:rsidR="00B42642">
        <w:t xml:space="preserve">; </w:t>
      </w:r>
      <w:r w:rsidR="001570A3" w:rsidRPr="005724ED">
        <w:t>moreover, it is mandatory for the complete 3D acquisition protocol described below.</w:t>
      </w:r>
    </w:p>
    <w:p w14:paraId="437B62F9" w14:textId="77777777" w:rsidR="00B42642" w:rsidRDefault="00B42642" w:rsidP="00DB327F">
      <w:pPr>
        <w:pStyle w:val="ListParagraph"/>
        <w:ind w:left="0"/>
        <w:rPr>
          <w:rStyle w:val="Hyperlink"/>
          <w:color w:val="auto"/>
          <w:u w:val="none"/>
        </w:rPr>
      </w:pPr>
    </w:p>
    <w:p w14:paraId="399503E3" w14:textId="182BF6D4" w:rsidR="001570A3" w:rsidRPr="00B42642" w:rsidRDefault="001570A3" w:rsidP="00DB327F">
      <w:pPr>
        <w:pStyle w:val="ListParagraph"/>
        <w:numPr>
          <w:ilvl w:val="1"/>
          <w:numId w:val="39"/>
        </w:numPr>
        <w:ind w:left="0" w:firstLine="0"/>
        <w:rPr>
          <w:rStyle w:val="Hyperlink"/>
          <w:color w:val="auto"/>
          <w:u w:val="none"/>
        </w:rPr>
      </w:pPr>
      <w:r w:rsidRPr="005724ED">
        <w:rPr>
          <w:rStyle w:val="Hyperlink"/>
          <w:color w:val="auto"/>
          <w:u w:val="none"/>
        </w:rPr>
        <w:t xml:space="preserve">For 3D acquisition, </w:t>
      </w:r>
      <w:r w:rsidR="00B42642">
        <w:rPr>
          <w:rStyle w:val="Hyperlink"/>
          <w:color w:val="auto"/>
          <w:u w:val="none"/>
        </w:rPr>
        <w:t xml:space="preserve">use a </w:t>
      </w:r>
      <w:r w:rsidR="00CE3FFD" w:rsidRPr="005724ED">
        <w:rPr>
          <w:rStyle w:val="Hyperlink"/>
          <w:color w:val="auto"/>
          <w:u w:val="none"/>
        </w:rPr>
        <w:t xml:space="preserve">3D echocardiographic probe and 3D-compatible ultrasound </w:t>
      </w:r>
      <w:r w:rsidR="00CE3FFD" w:rsidRPr="005724ED">
        <w:rPr>
          <w:rStyle w:val="Hyperlink"/>
          <w:color w:val="auto"/>
          <w:u w:val="none"/>
        </w:rPr>
        <w:lastRenderedPageBreak/>
        <w:t>machine</w:t>
      </w:r>
      <w:r w:rsidRPr="005724ED">
        <w:rPr>
          <w:rStyle w:val="Hyperlink"/>
          <w:color w:val="auto"/>
          <w:u w:val="none"/>
        </w:rPr>
        <w:t>.</w:t>
      </w:r>
      <w:r w:rsidR="00B42642">
        <w:rPr>
          <w:rStyle w:val="Hyperlink"/>
          <w:color w:val="auto"/>
          <w:u w:val="none"/>
        </w:rPr>
        <w:t xml:space="preserve"> </w:t>
      </w:r>
      <w:r w:rsidRPr="00B42642">
        <w:rPr>
          <w:rStyle w:val="Hyperlink"/>
          <w:color w:val="auto"/>
          <w:u w:val="none"/>
        </w:rPr>
        <w:t xml:space="preserve">For 3D RV volumetric analysis, </w:t>
      </w:r>
      <w:r w:rsidR="00B42642">
        <w:rPr>
          <w:rStyle w:val="Hyperlink"/>
          <w:color w:val="auto"/>
          <w:u w:val="none"/>
        </w:rPr>
        <w:t xml:space="preserve">use </w:t>
      </w:r>
      <w:r w:rsidRPr="00B42642">
        <w:rPr>
          <w:rStyle w:val="Hyperlink"/>
          <w:color w:val="auto"/>
          <w:u w:val="none"/>
        </w:rPr>
        <w:t>dedicated software</w:t>
      </w:r>
      <w:r w:rsidR="00F961D5" w:rsidRPr="00B42642">
        <w:rPr>
          <w:rStyle w:val="Hyperlink"/>
          <w:color w:val="auto"/>
          <w:u w:val="none"/>
        </w:rPr>
        <w:t>.</w:t>
      </w:r>
    </w:p>
    <w:p w14:paraId="620F376E" w14:textId="77777777" w:rsidR="00B36342" w:rsidRPr="005724ED" w:rsidRDefault="00B36342" w:rsidP="00DB327F">
      <w:pPr>
        <w:contextualSpacing/>
        <w:rPr>
          <w:rStyle w:val="Hyperlink"/>
          <w:color w:val="808080" w:themeColor="background1" w:themeShade="80"/>
          <w:u w:val="none"/>
        </w:rPr>
      </w:pPr>
    </w:p>
    <w:p w14:paraId="3A065034" w14:textId="78785D03" w:rsidR="00B36342" w:rsidRPr="00B42642" w:rsidRDefault="00B36342" w:rsidP="00DB327F">
      <w:pPr>
        <w:pStyle w:val="ListParagraph"/>
        <w:numPr>
          <w:ilvl w:val="0"/>
          <w:numId w:val="39"/>
        </w:numPr>
        <w:ind w:left="0" w:firstLine="0"/>
        <w:rPr>
          <w:rStyle w:val="Hyperlink"/>
          <w:b/>
          <w:color w:val="808080" w:themeColor="background1" w:themeShade="80"/>
          <w:u w:val="none"/>
        </w:rPr>
      </w:pPr>
      <w:r w:rsidRPr="00B42642">
        <w:rPr>
          <w:rStyle w:val="Hyperlink"/>
          <w:b/>
          <w:color w:val="auto"/>
          <w:u w:val="none"/>
        </w:rPr>
        <w:t xml:space="preserve"> </w:t>
      </w:r>
      <w:r w:rsidR="00B42642" w:rsidRPr="00B42642">
        <w:rPr>
          <w:rStyle w:val="Hyperlink"/>
          <w:b/>
          <w:color w:val="auto"/>
          <w:u w:val="none"/>
        </w:rPr>
        <w:t>Acquisition</w:t>
      </w:r>
      <w:r w:rsidR="00B42642" w:rsidRPr="00B42642">
        <w:rPr>
          <w:rStyle w:val="Hyperlink"/>
          <w:b/>
          <w:color w:val="808080" w:themeColor="background1" w:themeShade="80"/>
          <w:u w:val="none"/>
        </w:rPr>
        <w:t xml:space="preserve"> </w:t>
      </w:r>
    </w:p>
    <w:p w14:paraId="28E17C98" w14:textId="77777777" w:rsidR="00B36342" w:rsidRPr="005724ED" w:rsidRDefault="00B36342" w:rsidP="00DB327F">
      <w:pPr>
        <w:contextualSpacing/>
        <w:rPr>
          <w:b/>
          <w:color w:val="808080" w:themeColor="background1" w:themeShade="80"/>
        </w:rPr>
      </w:pPr>
    </w:p>
    <w:p w14:paraId="496AB0B4" w14:textId="4A78A544" w:rsidR="001C1E49" w:rsidRDefault="00FB5D55" w:rsidP="00DB327F">
      <w:pPr>
        <w:pStyle w:val="NormalWeb"/>
        <w:numPr>
          <w:ilvl w:val="1"/>
          <w:numId w:val="39"/>
        </w:numPr>
        <w:spacing w:before="0" w:beforeAutospacing="0" w:after="0" w:afterAutospacing="0"/>
        <w:ind w:left="0" w:firstLine="0"/>
        <w:contextualSpacing/>
      </w:pPr>
      <w:r w:rsidRPr="005724ED">
        <w:t xml:space="preserve">In </w:t>
      </w:r>
      <w:proofErr w:type="gramStart"/>
      <w:r w:rsidRPr="005724ED">
        <w:t>the vast majority of</w:t>
      </w:r>
      <w:proofErr w:type="gramEnd"/>
      <w:r w:rsidRPr="005724ED">
        <w:t xml:space="preserve"> cases, </w:t>
      </w:r>
      <w:r w:rsidR="00B42642">
        <w:t xml:space="preserve">perform </w:t>
      </w:r>
      <w:r w:rsidRPr="005724ED">
        <w:t>3D acquisition of the RV using apical views. In opposed to the LV-focused views, a different patient positioning is recommended.</w:t>
      </w:r>
      <w:r w:rsidR="00B42642">
        <w:t xml:space="preserve"> </w:t>
      </w:r>
      <w:proofErr w:type="gramStart"/>
      <w:r w:rsidR="0049536F" w:rsidRPr="005724ED">
        <w:t>If</w:t>
      </w:r>
      <w:proofErr w:type="gramEnd"/>
      <w:r w:rsidR="0049536F" w:rsidRPr="005724ED">
        <w:t xml:space="preserve"> substantially better image quality can be achieved by switching to one intercostal space over the correct apical view, this foreshortened view may enable better 3D image quality. The foreshortening can be corrected during 3D analysis.</w:t>
      </w:r>
    </w:p>
    <w:p w14:paraId="2EA61BA7" w14:textId="77777777" w:rsidR="00B42642" w:rsidRPr="005724ED" w:rsidRDefault="00B42642" w:rsidP="00DB327F">
      <w:pPr>
        <w:pStyle w:val="NormalWeb"/>
        <w:spacing w:before="0" w:beforeAutospacing="0" w:after="0" w:afterAutospacing="0"/>
        <w:contextualSpacing/>
      </w:pPr>
    </w:p>
    <w:p w14:paraId="1FDC81D8" w14:textId="2C119492" w:rsidR="0016119E" w:rsidRPr="005724ED" w:rsidRDefault="0049536F" w:rsidP="00DB327F">
      <w:pPr>
        <w:pStyle w:val="NormalWeb"/>
        <w:numPr>
          <w:ilvl w:val="2"/>
          <w:numId w:val="39"/>
        </w:numPr>
        <w:spacing w:before="0" w:beforeAutospacing="0" w:after="0" w:afterAutospacing="0"/>
        <w:ind w:left="0" w:firstLine="0"/>
        <w:contextualSpacing/>
      </w:pPr>
      <w:r w:rsidRPr="005724ED">
        <w:t xml:space="preserve">Compared to the standard apical echocardiographic acquisition, where the left lateral decubitus position (patient lying on the left side with the left arm stretched above the head) is recommended, </w:t>
      </w:r>
      <w:r w:rsidR="00B42642">
        <w:t xml:space="preserve">have </w:t>
      </w:r>
      <w:r w:rsidRPr="005724ED">
        <w:t>the patient lean back slightly more to enable a more lateral position of the transducer.</w:t>
      </w:r>
    </w:p>
    <w:p w14:paraId="31024BB8" w14:textId="77777777" w:rsidR="00B42642" w:rsidRDefault="00B42642" w:rsidP="00DB327F">
      <w:pPr>
        <w:pStyle w:val="NormalWeb"/>
        <w:spacing w:before="0" w:beforeAutospacing="0" w:after="0" w:afterAutospacing="0"/>
        <w:contextualSpacing/>
      </w:pPr>
    </w:p>
    <w:p w14:paraId="1C0CAA8B" w14:textId="1FAA342C" w:rsidR="003D433E" w:rsidRPr="005724ED" w:rsidRDefault="00B42642" w:rsidP="00DB327F">
      <w:pPr>
        <w:pStyle w:val="NormalWeb"/>
        <w:numPr>
          <w:ilvl w:val="2"/>
          <w:numId w:val="39"/>
        </w:numPr>
        <w:spacing w:before="0" w:beforeAutospacing="0" w:after="0" w:afterAutospacing="0"/>
        <w:ind w:left="0" w:firstLine="0"/>
        <w:contextualSpacing/>
      </w:pPr>
      <w:r>
        <w:t>C</w:t>
      </w:r>
      <w:r w:rsidR="003D433E" w:rsidRPr="005724ED">
        <w:t xml:space="preserve">hoose an image depth </w:t>
      </w:r>
      <w:r>
        <w:t>that</w:t>
      </w:r>
      <w:r w:rsidR="003D433E" w:rsidRPr="005724ED">
        <w:t xml:space="preserve"> only includes the RV. Unnecessarily large depth</w:t>
      </w:r>
      <w:r w:rsidR="006E0CD3" w:rsidRPr="005724ED">
        <w:t xml:space="preserve"> may lower </w:t>
      </w:r>
      <w:r w:rsidR="00F5264D" w:rsidRPr="005724ED">
        <w:t xml:space="preserve">the </w:t>
      </w:r>
      <w:r w:rsidR="006E0CD3" w:rsidRPr="005724ED">
        <w:t>acquisition frame rate with the lack of beneficial effects</w:t>
      </w:r>
      <w:r w:rsidR="00F961D5" w:rsidRPr="005724ED">
        <w:t xml:space="preserve"> regarding RV volumetric analysis</w:t>
      </w:r>
      <w:r w:rsidR="006E0CD3" w:rsidRPr="005724ED">
        <w:t>.</w:t>
      </w:r>
      <w:r w:rsidR="003B3E06" w:rsidRPr="005724ED">
        <w:t xml:space="preserve"> </w:t>
      </w:r>
    </w:p>
    <w:p w14:paraId="4F450CE5" w14:textId="77777777" w:rsidR="00B42642" w:rsidRDefault="00B42642" w:rsidP="00DB327F">
      <w:pPr>
        <w:pStyle w:val="NormalWeb"/>
        <w:spacing w:before="0" w:beforeAutospacing="0" w:after="0" w:afterAutospacing="0"/>
        <w:contextualSpacing/>
        <w:rPr>
          <w:highlight w:val="yellow"/>
        </w:rPr>
      </w:pPr>
    </w:p>
    <w:p w14:paraId="34810828" w14:textId="5F56661A" w:rsidR="00FB5D55" w:rsidRDefault="00B42642" w:rsidP="00DB327F">
      <w:pPr>
        <w:pStyle w:val="NormalWeb"/>
        <w:numPr>
          <w:ilvl w:val="1"/>
          <w:numId w:val="39"/>
        </w:numPr>
        <w:spacing w:before="0" w:beforeAutospacing="0" w:after="0" w:afterAutospacing="0"/>
        <w:ind w:left="0" w:firstLine="0"/>
        <w:contextualSpacing/>
        <w:rPr>
          <w:highlight w:val="yellow"/>
        </w:rPr>
      </w:pPr>
      <w:r>
        <w:rPr>
          <w:highlight w:val="yellow"/>
        </w:rPr>
        <w:t xml:space="preserve">Confirm </w:t>
      </w:r>
      <w:r w:rsidR="00FB5D55" w:rsidRPr="00B42642">
        <w:rPr>
          <w:highlight w:val="yellow"/>
        </w:rPr>
        <w:t xml:space="preserve">the </w:t>
      </w:r>
      <w:r w:rsidR="0016119E" w:rsidRPr="00B42642">
        <w:rPr>
          <w:highlight w:val="yellow"/>
        </w:rPr>
        <w:t>correct</w:t>
      </w:r>
      <w:r w:rsidR="00FB5D55" w:rsidRPr="00B42642">
        <w:rPr>
          <w:highlight w:val="yellow"/>
        </w:rPr>
        <w:t xml:space="preserve"> RV-focused view from 2D echocardiography images. If the free wall of the RV</w:t>
      </w:r>
      <w:r w:rsidR="0016119E" w:rsidRPr="00B42642">
        <w:rPr>
          <w:highlight w:val="yellow"/>
        </w:rPr>
        <w:t xml:space="preserve"> is poorly visualized even from this view, the expected 3D image quality will not be optimal for further analysis.</w:t>
      </w:r>
    </w:p>
    <w:p w14:paraId="1BD6C3B2" w14:textId="77777777" w:rsidR="00B42642" w:rsidRPr="00B42642" w:rsidRDefault="00B42642" w:rsidP="00DB327F">
      <w:pPr>
        <w:pStyle w:val="NormalWeb"/>
        <w:spacing w:before="0" w:beforeAutospacing="0" w:after="0" w:afterAutospacing="0"/>
        <w:contextualSpacing/>
        <w:rPr>
          <w:highlight w:val="yellow"/>
        </w:rPr>
      </w:pPr>
    </w:p>
    <w:p w14:paraId="676EEF38" w14:textId="05F02803" w:rsidR="003D433E" w:rsidRDefault="003809E0" w:rsidP="00DB327F">
      <w:pPr>
        <w:pStyle w:val="NormalWeb"/>
        <w:numPr>
          <w:ilvl w:val="1"/>
          <w:numId w:val="39"/>
        </w:numPr>
        <w:spacing w:before="0" w:beforeAutospacing="0" w:after="0" w:afterAutospacing="0"/>
        <w:ind w:left="0" w:firstLine="0"/>
        <w:contextualSpacing/>
        <w:rPr>
          <w:highlight w:val="yellow"/>
        </w:rPr>
      </w:pPr>
      <w:r w:rsidRPr="00B42642">
        <w:rPr>
          <w:highlight w:val="yellow"/>
        </w:rPr>
        <w:t>S</w:t>
      </w:r>
      <w:r w:rsidR="0016119E" w:rsidRPr="00B42642">
        <w:rPr>
          <w:highlight w:val="yellow"/>
        </w:rPr>
        <w:t xml:space="preserve">witch to the live 3D imaging using the </w:t>
      </w:r>
      <w:r w:rsidR="0016119E" w:rsidRPr="00B42642">
        <w:rPr>
          <w:b/>
          <w:bCs/>
          <w:highlight w:val="yellow"/>
        </w:rPr>
        <w:t>4D</w:t>
      </w:r>
      <w:r w:rsidR="0016119E" w:rsidRPr="00B42642">
        <w:rPr>
          <w:highlight w:val="yellow"/>
        </w:rPr>
        <w:t xml:space="preserve"> button</w:t>
      </w:r>
      <w:r w:rsidR="00F5264D" w:rsidRPr="00B42642">
        <w:rPr>
          <w:highlight w:val="yellow"/>
        </w:rPr>
        <w:t>,</w:t>
      </w:r>
      <w:r w:rsidRPr="00B42642">
        <w:rPr>
          <w:highlight w:val="yellow"/>
        </w:rPr>
        <w:t xml:space="preserve"> where</w:t>
      </w:r>
      <w:r w:rsidR="003D433E" w:rsidRPr="00B42642">
        <w:rPr>
          <w:highlight w:val="yellow"/>
        </w:rPr>
        <w:t xml:space="preserve"> further correction of the RV view can be performed. </w:t>
      </w:r>
    </w:p>
    <w:p w14:paraId="7A6EEAD4" w14:textId="77777777" w:rsidR="00B42642" w:rsidRPr="00B42642" w:rsidRDefault="00B42642" w:rsidP="00DB327F">
      <w:pPr>
        <w:pStyle w:val="NormalWeb"/>
        <w:spacing w:before="0" w:beforeAutospacing="0" w:after="0" w:afterAutospacing="0"/>
        <w:contextualSpacing/>
        <w:rPr>
          <w:highlight w:val="yellow"/>
        </w:rPr>
      </w:pPr>
    </w:p>
    <w:p w14:paraId="4BF808D9" w14:textId="360E097F" w:rsidR="006E0CD3" w:rsidRDefault="003D433E" w:rsidP="00DB327F">
      <w:pPr>
        <w:pStyle w:val="NormalWeb"/>
        <w:numPr>
          <w:ilvl w:val="1"/>
          <w:numId w:val="39"/>
        </w:numPr>
        <w:spacing w:before="0" w:beforeAutospacing="0" w:after="0" w:afterAutospacing="0"/>
        <w:ind w:left="0" w:firstLine="0"/>
        <w:contextualSpacing/>
        <w:rPr>
          <w:highlight w:val="yellow"/>
        </w:rPr>
      </w:pPr>
      <w:r w:rsidRPr="00B42642">
        <w:rPr>
          <w:highlight w:val="yellow"/>
        </w:rPr>
        <w:t xml:space="preserve">While the </w:t>
      </w:r>
      <w:r w:rsidRPr="00B42642">
        <w:rPr>
          <w:b/>
          <w:bCs/>
          <w:highlight w:val="yellow"/>
        </w:rPr>
        <w:t>3D live</w:t>
      </w:r>
      <w:r w:rsidRPr="00B42642">
        <w:rPr>
          <w:highlight w:val="yellow"/>
        </w:rPr>
        <w:t xml:space="preserve"> mode may be quite pleasing aesthetically, </w:t>
      </w:r>
      <w:r w:rsidR="005D7C8E">
        <w:rPr>
          <w:highlight w:val="yellow"/>
        </w:rPr>
        <w:t>use the</w:t>
      </w:r>
      <w:r w:rsidRPr="00B42642">
        <w:rPr>
          <w:highlight w:val="yellow"/>
        </w:rPr>
        <w:t xml:space="preserve"> </w:t>
      </w:r>
      <w:r w:rsidR="005D7C8E" w:rsidRPr="005D7C8E">
        <w:rPr>
          <w:b/>
          <w:bCs/>
          <w:highlight w:val="yellow"/>
        </w:rPr>
        <w:t>12 Slice</w:t>
      </w:r>
      <w:r w:rsidR="005D7C8E" w:rsidRPr="00B42642">
        <w:rPr>
          <w:highlight w:val="yellow"/>
        </w:rPr>
        <w:t xml:space="preserve"> mode </w:t>
      </w:r>
      <w:r w:rsidR="005D7C8E">
        <w:rPr>
          <w:highlight w:val="yellow"/>
        </w:rPr>
        <w:t xml:space="preserve">for the </w:t>
      </w:r>
      <w:r w:rsidRPr="00B42642">
        <w:rPr>
          <w:highlight w:val="yellow"/>
        </w:rPr>
        <w:t xml:space="preserve">3D view, which shows a triplane image of the region of interest as well as 9 cross-sectional planes </w:t>
      </w:r>
      <w:r w:rsidR="005D7C8E">
        <w:rPr>
          <w:highlight w:val="yellow"/>
        </w:rPr>
        <w:t>that</w:t>
      </w:r>
      <w:r w:rsidRPr="00B42642">
        <w:rPr>
          <w:highlight w:val="yellow"/>
        </w:rPr>
        <w:t xml:space="preserve"> can be freely modified. By rotation and correct positioning of the cut planes, </w:t>
      </w:r>
      <w:r w:rsidR="005D7C8E">
        <w:rPr>
          <w:highlight w:val="yellow"/>
        </w:rPr>
        <w:t xml:space="preserve">confirm the </w:t>
      </w:r>
      <w:r w:rsidRPr="00B42642">
        <w:rPr>
          <w:highlight w:val="yellow"/>
        </w:rPr>
        <w:t>visibility of the entire RV free wall (including the outflow tract and apical segments)</w:t>
      </w:r>
      <w:r w:rsidR="00F3746F" w:rsidRPr="00B42642">
        <w:rPr>
          <w:highlight w:val="yellow"/>
        </w:rPr>
        <w:t>.</w:t>
      </w:r>
    </w:p>
    <w:p w14:paraId="6A84E949" w14:textId="77777777" w:rsidR="00B42642" w:rsidRPr="00B42642" w:rsidRDefault="00B42642" w:rsidP="00DB327F">
      <w:pPr>
        <w:pStyle w:val="NormalWeb"/>
        <w:spacing w:before="0" w:beforeAutospacing="0" w:after="0" w:afterAutospacing="0"/>
        <w:contextualSpacing/>
        <w:rPr>
          <w:highlight w:val="yellow"/>
        </w:rPr>
      </w:pPr>
    </w:p>
    <w:p w14:paraId="5E1BD19D" w14:textId="7CABF7B5" w:rsidR="003D433E" w:rsidRDefault="002E26F5" w:rsidP="00DB327F">
      <w:pPr>
        <w:pStyle w:val="NormalWeb"/>
        <w:numPr>
          <w:ilvl w:val="1"/>
          <w:numId w:val="39"/>
        </w:numPr>
        <w:spacing w:before="0" w:beforeAutospacing="0" w:after="0" w:afterAutospacing="0"/>
        <w:ind w:left="0" w:firstLine="0"/>
        <w:contextualSpacing/>
        <w:rPr>
          <w:highlight w:val="yellow"/>
        </w:rPr>
      </w:pPr>
      <w:r w:rsidRPr="00B42642">
        <w:rPr>
          <w:highlight w:val="yellow"/>
        </w:rPr>
        <w:t xml:space="preserve">Further adjust the image by using </w:t>
      </w:r>
      <w:r w:rsidR="00F5264D" w:rsidRPr="00B42642">
        <w:rPr>
          <w:highlight w:val="yellow"/>
        </w:rPr>
        <w:t xml:space="preserve">the </w:t>
      </w:r>
      <w:r w:rsidRPr="00B42642">
        <w:rPr>
          <w:highlight w:val="yellow"/>
        </w:rPr>
        <w:t xml:space="preserve">left tilting of the sector (second page on the touch screen) </w:t>
      </w:r>
      <w:r w:rsidR="005D7C8E">
        <w:rPr>
          <w:highlight w:val="yellow"/>
        </w:rPr>
        <w:t>to</w:t>
      </w:r>
      <w:r w:rsidRPr="00B42642">
        <w:rPr>
          <w:highlight w:val="yellow"/>
        </w:rPr>
        <w:t xml:space="preserve"> improve RV visualization.</w:t>
      </w:r>
    </w:p>
    <w:p w14:paraId="65C0321C" w14:textId="77777777" w:rsidR="00B42642" w:rsidRPr="00B42642" w:rsidRDefault="00B42642" w:rsidP="00DB327F">
      <w:pPr>
        <w:pStyle w:val="NormalWeb"/>
        <w:spacing w:before="0" w:beforeAutospacing="0" w:after="0" w:afterAutospacing="0"/>
        <w:contextualSpacing/>
        <w:rPr>
          <w:highlight w:val="yellow"/>
        </w:rPr>
      </w:pPr>
    </w:p>
    <w:p w14:paraId="25F04EEF" w14:textId="18B099DA" w:rsidR="002537C0" w:rsidRDefault="005D7C8E" w:rsidP="00DB327F">
      <w:pPr>
        <w:pStyle w:val="NormalWeb"/>
        <w:numPr>
          <w:ilvl w:val="1"/>
          <w:numId w:val="39"/>
        </w:numPr>
        <w:spacing w:before="0" w:beforeAutospacing="0" w:after="0" w:afterAutospacing="0"/>
        <w:ind w:left="0" w:firstLine="0"/>
        <w:contextualSpacing/>
        <w:rPr>
          <w:highlight w:val="yellow"/>
        </w:rPr>
      </w:pPr>
      <w:r>
        <w:rPr>
          <w:highlight w:val="yellow"/>
        </w:rPr>
        <w:t>Use t</w:t>
      </w:r>
      <w:r w:rsidR="006E0CD3" w:rsidRPr="00B42642">
        <w:rPr>
          <w:highlight w:val="yellow"/>
        </w:rPr>
        <w:t>wo 3D acquisition modes for RV volumetric analysis</w:t>
      </w:r>
      <w:r w:rsidR="002537C0" w:rsidRPr="00B42642">
        <w:rPr>
          <w:highlight w:val="yellow"/>
        </w:rPr>
        <w:t xml:space="preserve">: the </w:t>
      </w:r>
      <w:r w:rsidR="002537C0" w:rsidRPr="005D7C8E">
        <w:rPr>
          <w:b/>
          <w:bCs/>
          <w:highlight w:val="yellow"/>
        </w:rPr>
        <w:t>multi beat</w:t>
      </w:r>
      <w:r w:rsidR="002537C0" w:rsidRPr="00B42642">
        <w:rPr>
          <w:highlight w:val="yellow"/>
        </w:rPr>
        <w:t xml:space="preserve"> and the </w:t>
      </w:r>
      <w:r w:rsidR="002537C0" w:rsidRPr="005D7C8E">
        <w:rPr>
          <w:b/>
          <w:bCs/>
          <w:highlight w:val="yellow"/>
        </w:rPr>
        <w:t>single beat</w:t>
      </w:r>
      <w:r w:rsidR="002537C0" w:rsidRPr="00B42642">
        <w:rPr>
          <w:highlight w:val="yellow"/>
        </w:rPr>
        <w:t xml:space="preserve"> mode</w:t>
      </w:r>
      <w:r w:rsidR="006E0CD3" w:rsidRPr="00B42642">
        <w:rPr>
          <w:highlight w:val="yellow"/>
        </w:rPr>
        <w:t xml:space="preserve">. </w:t>
      </w:r>
      <w:r>
        <w:rPr>
          <w:highlight w:val="yellow"/>
        </w:rPr>
        <w:t>U</w:t>
      </w:r>
      <w:r w:rsidR="002537C0" w:rsidRPr="00B42642">
        <w:rPr>
          <w:highlight w:val="yellow"/>
        </w:rPr>
        <w:t xml:space="preserve">se </w:t>
      </w:r>
      <w:proofErr w:type="gramStart"/>
      <w:r w:rsidR="002537C0" w:rsidRPr="00B42642">
        <w:rPr>
          <w:highlight w:val="yellow"/>
        </w:rPr>
        <w:t>both of th</w:t>
      </w:r>
      <w:r w:rsidR="00F5264D" w:rsidRPr="00B42642">
        <w:rPr>
          <w:highlight w:val="yellow"/>
        </w:rPr>
        <w:t>ese</w:t>
      </w:r>
      <w:proofErr w:type="gramEnd"/>
      <w:r w:rsidR="00F5264D" w:rsidRPr="00B42642">
        <w:rPr>
          <w:highlight w:val="yellow"/>
        </w:rPr>
        <w:t xml:space="preserve"> approaches in every patient</w:t>
      </w:r>
      <w:r w:rsidR="002537C0" w:rsidRPr="00B42642">
        <w:rPr>
          <w:highlight w:val="yellow"/>
        </w:rPr>
        <w:t xml:space="preserve"> however, in some cases (e.g.</w:t>
      </w:r>
      <w:r w:rsidR="00F5264D" w:rsidRPr="00B42642">
        <w:rPr>
          <w:highlight w:val="yellow"/>
        </w:rPr>
        <w:t>,</w:t>
      </w:r>
      <w:r w:rsidR="002537C0" w:rsidRPr="00B42642">
        <w:rPr>
          <w:highlight w:val="yellow"/>
        </w:rPr>
        <w:t xml:space="preserve"> certain arrhythmias, severe dyspn</w:t>
      </w:r>
      <w:r w:rsidR="00F5264D" w:rsidRPr="00B42642">
        <w:rPr>
          <w:highlight w:val="yellow"/>
        </w:rPr>
        <w:t>ea</w:t>
      </w:r>
      <w:r w:rsidR="002537C0" w:rsidRPr="00B42642">
        <w:rPr>
          <w:highlight w:val="yellow"/>
        </w:rPr>
        <w:t xml:space="preserve"> of the patient)</w:t>
      </w:r>
      <w:r w:rsidR="00F5264D" w:rsidRPr="00B42642">
        <w:rPr>
          <w:highlight w:val="yellow"/>
        </w:rPr>
        <w:t>,</w:t>
      </w:r>
      <w:r w:rsidR="002537C0" w:rsidRPr="00B42642">
        <w:rPr>
          <w:highlight w:val="yellow"/>
        </w:rPr>
        <w:t xml:space="preserve"> only the latter one may be feasible.</w:t>
      </w:r>
    </w:p>
    <w:p w14:paraId="2E5C1A30" w14:textId="77777777" w:rsidR="00B42642" w:rsidRPr="00B42642" w:rsidRDefault="00B42642" w:rsidP="00DB327F">
      <w:pPr>
        <w:pStyle w:val="NormalWeb"/>
        <w:spacing w:before="0" w:beforeAutospacing="0" w:after="0" w:afterAutospacing="0"/>
        <w:contextualSpacing/>
        <w:rPr>
          <w:highlight w:val="yellow"/>
        </w:rPr>
      </w:pPr>
    </w:p>
    <w:p w14:paraId="67CFD370" w14:textId="77777777" w:rsidR="005D7C8E" w:rsidRDefault="002537C0" w:rsidP="00DB327F">
      <w:pPr>
        <w:pStyle w:val="NormalWeb"/>
        <w:numPr>
          <w:ilvl w:val="1"/>
          <w:numId w:val="39"/>
        </w:numPr>
        <w:spacing w:before="0" w:beforeAutospacing="0" w:after="0" w:afterAutospacing="0"/>
        <w:ind w:left="0" w:firstLine="0"/>
        <w:contextualSpacing/>
        <w:rPr>
          <w:highlight w:val="yellow"/>
        </w:rPr>
      </w:pPr>
      <w:r w:rsidRPr="00B42642">
        <w:rPr>
          <w:highlight w:val="yellow"/>
        </w:rPr>
        <w:t xml:space="preserve">Using </w:t>
      </w:r>
      <w:r w:rsidRPr="005D7C8E">
        <w:rPr>
          <w:b/>
          <w:bCs/>
          <w:highlight w:val="yellow"/>
        </w:rPr>
        <w:t>single beat</w:t>
      </w:r>
      <w:r w:rsidRPr="00B42642">
        <w:rPr>
          <w:highlight w:val="yellow"/>
        </w:rPr>
        <w:t xml:space="preserve"> mode, </w:t>
      </w:r>
      <w:r w:rsidR="005D7C8E">
        <w:rPr>
          <w:highlight w:val="yellow"/>
        </w:rPr>
        <w:t xml:space="preserve">achieve </w:t>
      </w:r>
      <w:r w:rsidRPr="00B42642">
        <w:rPr>
          <w:highlight w:val="yellow"/>
        </w:rPr>
        <w:t xml:space="preserve">a tradeoff between image quality and frame rate. </w:t>
      </w:r>
      <w:r w:rsidR="00304377" w:rsidRPr="00B42642">
        <w:rPr>
          <w:highlight w:val="yellow"/>
        </w:rPr>
        <w:t>C</w:t>
      </w:r>
      <w:r w:rsidRPr="00B42642">
        <w:rPr>
          <w:highlight w:val="yellow"/>
        </w:rPr>
        <w:t>hoos</w:t>
      </w:r>
      <w:r w:rsidR="00304377" w:rsidRPr="00B42642">
        <w:rPr>
          <w:highlight w:val="yellow"/>
        </w:rPr>
        <w:t>e</w:t>
      </w:r>
      <w:r w:rsidRPr="00B42642">
        <w:rPr>
          <w:highlight w:val="yellow"/>
        </w:rPr>
        <w:t xml:space="preserve"> an optimal image depth, width</w:t>
      </w:r>
      <w:r w:rsidR="00F5264D" w:rsidRPr="00B42642">
        <w:rPr>
          <w:highlight w:val="yellow"/>
        </w:rPr>
        <w:t>,</w:t>
      </w:r>
      <w:r w:rsidRPr="00B42642">
        <w:rPr>
          <w:highlight w:val="yellow"/>
        </w:rPr>
        <w:t xml:space="preserve"> and frame rate (lower panel of the touch screen)</w:t>
      </w:r>
      <w:r w:rsidR="00304377" w:rsidRPr="00B42642">
        <w:rPr>
          <w:highlight w:val="yellow"/>
        </w:rPr>
        <w:t xml:space="preserve"> and</w:t>
      </w:r>
      <w:r w:rsidRPr="00B42642">
        <w:rPr>
          <w:highlight w:val="yellow"/>
        </w:rPr>
        <w:t xml:space="preserve"> </w:t>
      </w:r>
      <w:r w:rsidR="005D7C8E">
        <w:rPr>
          <w:highlight w:val="yellow"/>
        </w:rPr>
        <w:t xml:space="preserve">obtain </w:t>
      </w:r>
      <w:r w:rsidRPr="00B42642">
        <w:rPr>
          <w:highlight w:val="yellow"/>
        </w:rPr>
        <w:t>3D loops of the RV without any further action. This method is feasible in</w:t>
      </w:r>
      <w:r w:rsidR="002E26F5" w:rsidRPr="00B42642">
        <w:rPr>
          <w:highlight w:val="yellow"/>
        </w:rPr>
        <w:t xml:space="preserve"> </w:t>
      </w:r>
      <w:proofErr w:type="gramStart"/>
      <w:r w:rsidR="002E26F5" w:rsidRPr="00B42642">
        <w:rPr>
          <w:highlight w:val="yellow"/>
        </w:rPr>
        <w:t>the</w:t>
      </w:r>
      <w:r w:rsidRPr="00B42642">
        <w:rPr>
          <w:highlight w:val="yellow"/>
        </w:rPr>
        <w:t xml:space="preserve"> majority of</w:t>
      </w:r>
      <w:proofErr w:type="gramEnd"/>
      <w:r w:rsidRPr="00B42642">
        <w:rPr>
          <w:highlight w:val="yellow"/>
        </w:rPr>
        <w:t xml:space="preserve"> </w:t>
      </w:r>
      <w:r w:rsidR="002E26F5" w:rsidRPr="00B42642">
        <w:rPr>
          <w:highlight w:val="yellow"/>
        </w:rPr>
        <w:t>patients</w:t>
      </w:r>
      <w:r w:rsidR="005D7C8E">
        <w:rPr>
          <w:highlight w:val="yellow"/>
        </w:rPr>
        <w:t>;</w:t>
      </w:r>
      <w:r w:rsidR="00F5264D" w:rsidRPr="00B42642">
        <w:rPr>
          <w:highlight w:val="yellow"/>
        </w:rPr>
        <w:t xml:space="preserve"> however</w:t>
      </w:r>
      <w:r w:rsidR="005D7C8E">
        <w:rPr>
          <w:highlight w:val="yellow"/>
        </w:rPr>
        <w:t>,</w:t>
      </w:r>
      <w:r w:rsidRPr="00B42642">
        <w:rPr>
          <w:highlight w:val="yellow"/>
        </w:rPr>
        <w:t xml:space="preserve"> it yields generally lower image quality and frame rate compared to the </w:t>
      </w:r>
      <w:r w:rsidRPr="005D7C8E">
        <w:rPr>
          <w:b/>
          <w:bCs/>
          <w:highlight w:val="yellow"/>
        </w:rPr>
        <w:t>multi beat</w:t>
      </w:r>
      <w:r w:rsidRPr="00B42642">
        <w:rPr>
          <w:highlight w:val="yellow"/>
        </w:rPr>
        <w:t xml:space="preserve"> approach.</w:t>
      </w:r>
      <w:r w:rsidR="002E26F5" w:rsidRPr="00B42642">
        <w:rPr>
          <w:highlight w:val="yellow"/>
        </w:rPr>
        <w:t xml:space="preserve"> </w:t>
      </w:r>
    </w:p>
    <w:p w14:paraId="23848AFB" w14:textId="77777777" w:rsidR="005D7C8E" w:rsidRDefault="005D7C8E" w:rsidP="00DB327F">
      <w:pPr>
        <w:pStyle w:val="ListParagraph"/>
        <w:ind w:left="0"/>
        <w:rPr>
          <w:highlight w:val="yellow"/>
        </w:rPr>
      </w:pPr>
    </w:p>
    <w:p w14:paraId="19981000" w14:textId="692AFDB9" w:rsidR="006E0CD3" w:rsidRDefault="00260C53"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In case of an average (60-70/min) heart rate,</w:t>
      </w:r>
      <w:r w:rsidR="002E26F5" w:rsidRPr="00B42642">
        <w:rPr>
          <w:highlight w:val="yellow"/>
        </w:rPr>
        <w:t xml:space="preserve"> </w:t>
      </w:r>
      <w:r w:rsidR="005D7C8E">
        <w:rPr>
          <w:highlight w:val="yellow"/>
        </w:rPr>
        <w:t xml:space="preserve">keep a </w:t>
      </w:r>
      <w:r w:rsidR="002E26F5" w:rsidRPr="00B42642">
        <w:rPr>
          <w:highlight w:val="yellow"/>
        </w:rPr>
        <w:t>lower frame rate limit of 16 frame</w:t>
      </w:r>
      <w:r w:rsidR="00F5264D" w:rsidRPr="00B42642">
        <w:rPr>
          <w:highlight w:val="yellow"/>
        </w:rPr>
        <w:t>s</w:t>
      </w:r>
      <w:r w:rsidR="002E26F5" w:rsidRPr="00B42642">
        <w:rPr>
          <w:highlight w:val="yellow"/>
        </w:rPr>
        <w:t>/</w:t>
      </w:r>
      <w:r w:rsidR="005D7C8E">
        <w:rPr>
          <w:highlight w:val="yellow"/>
        </w:rPr>
        <w:t>s</w:t>
      </w:r>
      <w:r w:rsidR="002E26F5" w:rsidRPr="00B42642">
        <w:rPr>
          <w:highlight w:val="yellow"/>
        </w:rPr>
        <w:t xml:space="preserve"> </w:t>
      </w:r>
      <w:r w:rsidR="002E26F5" w:rsidRPr="00B42642">
        <w:rPr>
          <w:highlight w:val="yellow"/>
        </w:rPr>
        <w:lastRenderedPageBreak/>
        <w:t>for adequate RV analysis</w:t>
      </w:r>
      <w:r w:rsidR="005D7C8E">
        <w:rPr>
          <w:highlight w:val="yellow"/>
        </w:rPr>
        <w:t>;</w:t>
      </w:r>
      <w:r w:rsidRPr="00B42642">
        <w:rPr>
          <w:highlight w:val="yellow"/>
        </w:rPr>
        <w:t xml:space="preserve"> however, if tachycardia is present even higher frame rates are recommended</w:t>
      </w:r>
      <w:r w:rsidR="002E26F5" w:rsidRPr="00B42642">
        <w:rPr>
          <w:highlight w:val="yellow"/>
        </w:rPr>
        <w:t xml:space="preserve">. </w:t>
      </w:r>
    </w:p>
    <w:p w14:paraId="6520F433" w14:textId="77777777" w:rsidR="00B42642" w:rsidRPr="00B42642" w:rsidRDefault="00B42642" w:rsidP="00DB327F">
      <w:pPr>
        <w:pStyle w:val="NormalWeb"/>
        <w:spacing w:before="0" w:beforeAutospacing="0" w:after="0" w:afterAutospacing="0"/>
        <w:contextualSpacing/>
        <w:rPr>
          <w:highlight w:val="yellow"/>
        </w:rPr>
      </w:pPr>
    </w:p>
    <w:p w14:paraId="3C165F9F" w14:textId="6C3EF722" w:rsidR="00E77357" w:rsidRDefault="00E77357" w:rsidP="00DB327F">
      <w:pPr>
        <w:pStyle w:val="NormalWeb"/>
        <w:numPr>
          <w:ilvl w:val="1"/>
          <w:numId w:val="39"/>
        </w:numPr>
        <w:spacing w:before="0" w:beforeAutospacing="0" w:after="0" w:afterAutospacing="0"/>
        <w:ind w:left="0" w:firstLine="0"/>
        <w:contextualSpacing/>
        <w:rPr>
          <w:highlight w:val="yellow"/>
        </w:rPr>
      </w:pPr>
      <w:r w:rsidRPr="00B42642">
        <w:rPr>
          <w:highlight w:val="yellow"/>
        </w:rPr>
        <w:t xml:space="preserve">Using the </w:t>
      </w:r>
      <w:r w:rsidRPr="005D7C8E">
        <w:rPr>
          <w:b/>
          <w:bCs/>
          <w:highlight w:val="yellow"/>
        </w:rPr>
        <w:t>multi beat</w:t>
      </w:r>
      <w:r w:rsidRPr="00B42642">
        <w:rPr>
          <w:highlight w:val="yellow"/>
        </w:rPr>
        <w:t xml:space="preserve"> mode, </w:t>
      </w:r>
      <w:r w:rsidR="005D7C8E">
        <w:rPr>
          <w:highlight w:val="yellow"/>
        </w:rPr>
        <w:t xml:space="preserve">reconstruct </w:t>
      </w:r>
      <w:r w:rsidRPr="00B42642">
        <w:rPr>
          <w:highlight w:val="yellow"/>
        </w:rPr>
        <w:t xml:space="preserve">the acquired 3D loop from a given number of heart cycles </w:t>
      </w:r>
      <w:r w:rsidR="00F5264D" w:rsidRPr="00B42642">
        <w:rPr>
          <w:highlight w:val="yellow"/>
        </w:rPr>
        <w:t>that</w:t>
      </w:r>
      <w:r w:rsidRPr="00B42642">
        <w:rPr>
          <w:highlight w:val="yellow"/>
        </w:rPr>
        <w:t xml:space="preserve"> can be selected on the touch screen (2,3,4 and 6 beat modes can be used). In contrast with the single beat acquisition</w:t>
      </w:r>
      <w:r w:rsidR="00F5264D" w:rsidRPr="00B42642">
        <w:rPr>
          <w:highlight w:val="yellow"/>
        </w:rPr>
        <w:t>,</w:t>
      </w:r>
      <w:r w:rsidRPr="00B42642">
        <w:rPr>
          <w:highlight w:val="yellow"/>
        </w:rPr>
        <w:t xml:space="preserve"> generally better image quality and </w:t>
      </w:r>
      <w:r w:rsidR="00F5264D" w:rsidRPr="00B42642">
        <w:rPr>
          <w:highlight w:val="yellow"/>
        </w:rPr>
        <w:t>frame rate are expected</w:t>
      </w:r>
      <w:r w:rsidR="00DB327F">
        <w:rPr>
          <w:highlight w:val="yellow"/>
        </w:rPr>
        <w:t xml:space="preserve">; </w:t>
      </w:r>
      <w:r w:rsidR="00F5264D" w:rsidRPr="00B42642">
        <w:rPr>
          <w:highlight w:val="yellow"/>
        </w:rPr>
        <w:t>however</w:t>
      </w:r>
      <w:r w:rsidR="00DB327F">
        <w:rPr>
          <w:highlight w:val="yellow"/>
        </w:rPr>
        <w:t>,</w:t>
      </w:r>
      <w:r w:rsidRPr="00B42642">
        <w:rPr>
          <w:highlight w:val="yellow"/>
        </w:rPr>
        <w:t xml:space="preserve"> it requires relatively constant heart cycle lengths </w:t>
      </w:r>
      <w:proofErr w:type="gramStart"/>
      <w:r w:rsidRPr="00B42642">
        <w:rPr>
          <w:highlight w:val="yellow"/>
        </w:rPr>
        <w:t>and also</w:t>
      </w:r>
      <w:proofErr w:type="gramEnd"/>
      <w:r w:rsidRPr="00B42642">
        <w:rPr>
          <w:highlight w:val="yellow"/>
        </w:rPr>
        <w:t xml:space="preserve"> patient compliance </w:t>
      </w:r>
      <w:r w:rsidR="002E26F5" w:rsidRPr="00B42642">
        <w:rPr>
          <w:highlight w:val="yellow"/>
        </w:rPr>
        <w:t>due to the mandatory</w:t>
      </w:r>
      <w:r w:rsidRPr="00B42642">
        <w:rPr>
          <w:highlight w:val="yellow"/>
        </w:rPr>
        <w:t xml:space="preserve"> breath</w:t>
      </w:r>
      <w:r w:rsidR="00F5264D" w:rsidRPr="00B42642">
        <w:rPr>
          <w:highlight w:val="yellow"/>
        </w:rPr>
        <w:t>-</w:t>
      </w:r>
      <w:r w:rsidR="00B36342" w:rsidRPr="00B42642">
        <w:rPr>
          <w:highlight w:val="yellow"/>
        </w:rPr>
        <w:t>h</w:t>
      </w:r>
      <w:r w:rsidRPr="00B42642">
        <w:rPr>
          <w:highlight w:val="yellow"/>
        </w:rPr>
        <w:t>old</w:t>
      </w:r>
      <w:r w:rsidR="002E26F5" w:rsidRPr="00B42642">
        <w:rPr>
          <w:highlight w:val="yellow"/>
        </w:rPr>
        <w:t xml:space="preserve"> maneuver</w:t>
      </w:r>
      <w:r w:rsidRPr="00B42642">
        <w:rPr>
          <w:highlight w:val="yellow"/>
        </w:rPr>
        <w:t>.</w:t>
      </w:r>
      <w:r w:rsidR="00260C53" w:rsidRPr="00B42642">
        <w:rPr>
          <w:highlight w:val="yellow"/>
        </w:rPr>
        <w:t xml:space="preserve"> </w:t>
      </w:r>
      <w:bookmarkStart w:id="1" w:name="_Hlk33712695"/>
      <w:r w:rsidR="00260C53" w:rsidRPr="00B42642">
        <w:rPr>
          <w:highlight w:val="yellow"/>
        </w:rPr>
        <w:t xml:space="preserve">The maneuver is essential to avoid </w:t>
      </w:r>
      <w:r w:rsidR="003D657A" w:rsidRPr="00B42642">
        <w:rPr>
          <w:highlight w:val="yellow"/>
        </w:rPr>
        <w:t>the so-called stitching artefacts: when the acquired 3D volume is stitched together, unequal cardiac cycle lengths and/or motion due to breathing may result in this phenomenon.</w:t>
      </w:r>
      <w:bookmarkEnd w:id="1"/>
    </w:p>
    <w:p w14:paraId="78424FB1" w14:textId="77777777" w:rsidR="00B42642" w:rsidRPr="00B42642" w:rsidRDefault="00B42642" w:rsidP="00DB327F">
      <w:pPr>
        <w:pStyle w:val="NormalWeb"/>
        <w:spacing w:before="0" w:beforeAutospacing="0" w:after="0" w:afterAutospacing="0"/>
        <w:contextualSpacing/>
        <w:rPr>
          <w:highlight w:val="yellow"/>
        </w:rPr>
      </w:pPr>
    </w:p>
    <w:p w14:paraId="47926C68" w14:textId="5E6383E9" w:rsidR="00B42642" w:rsidRDefault="00E77357"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After correct positioning of the probe and setting of the machine</w:t>
      </w:r>
      <w:r w:rsidR="00B36342" w:rsidRPr="00B42642">
        <w:rPr>
          <w:highlight w:val="yellow"/>
        </w:rPr>
        <w:t xml:space="preserve"> (similarly to “single beat” mode)</w:t>
      </w:r>
      <w:r w:rsidRPr="00B42642">
        <w:rPr>
          <w:highlight w:val="yellow"/>
        </w:rPr>
        <w:t xml:space="preserve">, </w:t>
      </w:r>
      <w:r w:rsidR="00DB327F">
        <w:rPr>
          <w:highlight w:val="yellow"/>
        </w:rPr>
        <w:t xml:space="preserve">ask </w:t>
      </w:r>
      <w:r w:rsidRPr="00B42642">
        <w:rPr>
          <w:highlight w:val="yellow"/>
        </w:rPr>
        <w:t>the patient to take a deep breath and hold it. In this case, the expanding lungs usually cover the entire image.</w:t>
      </w:r>
    </w:p>
    <w:p w14:paraId="1CCEE6C8" w14:textId="77777777" w:rsidR="00B42642" w:rsidRPr="00B42642" w:rsidRDefault="00B42642" w:rsidP="00DB327F">
      <w:pPr>
        <w:pStyle w:val="NormalWeb"/>
        <w:spacing w:before="0" w:beforeAutospacing="0" w:after="0" w:afterAutospacing="0"/>
        <w:contextualSpacing/>
        <w:rPr>
          <w:highlight w:val="yellow"/>
        </w:rPr>
      </w:pPr>
    </w:p>
    <w:p w14:paraId="6A6B8B60" w14:textId="2BDF6E6A" w:rsidR="00E77357" w:rsidRDefault="003809E0"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A</w:t>
      </w:r>
      <w:r w:rsidR="002E26F5" w:rsidRPr="00B42642">
        <w:rPr>
          <w:highlight w:val="yellow"/>
        </w:rPr>
        <w:t>sk</w:t>
      </w:r>
      <w:r w:rsidRPr="00B42642">
        <w:rPr>
          <w:highlight w:val="yellow"/>
        </w:rPr>
        <w:t xml:space="preserve"> the patient</w:t>
      </w:r>
      <w:r w:rsidR="00E77357" w:rsidRPr="00B42642">
        <w:rPr>
          <w:highlight w:val="yellow"/>
        </w:rPr>
        <w:t xml:space="preserve"> to</w:t>
      </w:r>
      <w:r w:rsidR="00B36342" w:rsidRPr="00B42642">
        <w:rPr>
          <w:highlight w:val="yellow"/>
        </w:rPr>
        <w:t xml:space="preserve"> exhale</w:t>
      </w:r>
      <w:r w:rsidR="00E77357" w:rsidRPr="00B42642">
        <w:rPr>
          <w:highlight w:val="yellow"/>
        </w:rPr>
        <w:t xml:space="preserve"> slowly</w:t>
      </w:r>
      <w:r w:rsidR="00B36342" w:rsidRPr="00B42642">
        <w:rPr>
          <w:highlight w:val="yellow"/>
        </w:rPr>
        <w:t>,</w:t>
      </w:r>
      <w:r w:rsidR="00E77357" w:rsidRPr="00B42642">
        <w:rPr>
          <w:highlight w:val="yellow"/>
        </w:rPr>
        <w:t xml:space="preserve"> strictly with guidance. </w:t>
      </w:r>
      <w:r w:rsidR="00B36342" w:rsidRPr="00B42642">
        <w:rPr>
          <w:highlight w:val="yellow"/>
        </w:rPr>
        <w:t>In parallel w</w:t>
      </w:r>
      <w:r w:rsidR="00E77357" w:rsidRPr="00B42642">
        <w:rPr>
          <w:highlight w:val="yellow"/>
        </w:rPr>
        <w:t xml:space="preserve">ith </w:t>
      </w:r>
      <w:r w:rsidR="00F5264D" w:rsidRPr="00B42642">
        <w:rPr>
          <w:highlight w:val="yellow"/>
        </w:rPr>
        <w:t xml:space="preserve">the </w:t>
      </w:r>
      <w:r w:rsidR="00B36342" w:rsidRPr="00B42642">
        <w:rPr>
          <w:highlight w:val="yellow"/>
        </w:rPr>
        <w:t xml:space="preserve">deflation of the lungs, the RV becomes visible again. </w:t>
      </w:r>
    </w:p>
    <w:p w14:paraId="1061DFCA" w14:textId="77777777" w:rsidR="00B42642" w:rsidRPr="00B42642" w:rsidRDefault="00B42642" w:rsidP="00DB327F">
      <w:pPr>
        <w:pStyle w:val="NormalWeb"/>
        <w:spacing w:before="0" w:beforeAutospacing="0" w:after="0" w:afterAutospacing="0"/>
        <w:contextualSpacing/>
        <w:rPr>
          <w:highlight w:val="yellow"/>
        </w:rPr>
      </w:pPr>
    </w:p>
    <w:p w14:paraId="38A76FC7" w14:textId="4BB7F8BE" w:rsidR="002537C0" w:rsidRDefault="00E77357"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 xml:space="preserve"> </w:t>
      </w:r>
      <w:r w:rsidR="00B36342" w:rsidRPr="00B42642">
        <w:rPr>
          <w:highlight w:val="yellow"/>
        </w:rPr>
        <w:t xml:space="preserve">When the entire RV (free wall and septum) reappears, </w:t>
      </w:r>
      <w:r w:rsidR="00DB327F">
        <w:rPr>
          <w:highlight w:val="yellow"/>
        </w:rPr>
        <w:t xml:space="preserve">ask </w:t>
      </w:r>
      <w:r w:rsidR="00B36342" w:rsidRPr="00B42642">
        <w:rPr>
          <w:highlight w:val="yellow"/>
        </w:rPr>
        <w:t>the patient</w:t>
      </w:r>
      <w:r w:rsidR="002E26F5" w:rsidRPr="00B42642">
        <w:rPr>
          <w:highlight w:val="yellow"/>
        </w:rPr>
        <w:t xml:space="preserve"> </w:t>
      </w:r>
      <w:r w:rsidR="00B36342" w:rsidRPr="00B42642">
        <w:rPr>
          <w:highlight w:val="yellow"/>
        </w:rPr>
        <w:t>to hold breath in this state.</w:t>
      </w:r>
    </w:p>
    <w:p w14:paraId="3FC8F263" w14:textId="77777777" w:rsidR="00B42642" w:rsidRPr="00B42642" w:rsidRDefault="00B42642" w:rsidP="00DB327F">
      <w:pPr>
        <w:pStyle w:val="NormalWeb"/>
        <w:spacing w:before="0" w:beforeAutospacing="0" w:after="0" w:afterAutospacing="0"/>
        <w:contextualSpacing/>
        <w:rPr>
          <w:highlight w:val="yellow"/>
        </w:rPr>
      </w:pPr>
    </w:p>
    <w:p w14:paraId="10DF166B" w14:textId="7B7DA8D6" w:rsidR="00B36342" w:rsidRDefault="00B36342"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 xml:space="preserve">By clicking to </w:t>
      </w:r>
      <w:r w:rsidRPr="00DB327F">
        <w:rPr>
          <w:b/>
          <w:bCs/>
          <w:highlight w:val="yellow"/>
        </w:rPr>
        <w:t>multi beat</w:t>
      </w:r>
      <w:r w:rsidRPr="00B42642">
        <w:rPr>
          <w:highlight w:val="yellow"/>
        </w:rPr>
        <w:t xml:space="preserve"> on the screen</w:t>
      </w:r>
      <w:r w:rsidR="00F5264D" w:rsidRPr="00B42642">
        <w:rPr>
          <w:highlight w:val="yellow"/>
        </w:rPr>
        <w:t>,</w:t>
      </w:r>
      <w:r w:rsidRPr="00B42642">
        <w:rPr>
          <w:highlight w:val="yellow"/>
        </w:rPr>
        <w:t xml:space="preserve"> </w:t>
      </w:r>
      <w:r w:rsidR="00DB327F">
        <w:rPr>
          <w:highlight w:val="yellow"/>
        </w:rPr>
        <w:t xml:space="preserve">begin </w:t>
      </w:r>
      <w:r w:rsidRPr="00B42642">
        <w:rPr>
          <w:highlight w:val="yellow"/>
        </w:rPr>
        <w:t>the acquisition</w:t>
      </w:r>
      <w:r w:rsidR="00F5264D" w:rsidRPr="00B42642">
        <w:rPr>
          <w:highlight w:val="yellow"/>
        </w:rPr>
        <w:t>,</w:t>
      </w:r>
      <w:r w:rsidRPr="00B42642">
        <w:rPr>
          <w:highlight w:val="yellow"/>
        </w:rPr>
        <w:t xml:space="preserve"> and the 3D loop builds up during the given amount of heart cycles.</w:t>
      </w:r>
    </w:p>
    <w:p w14:paraId="3C58F12E" w14:textId="77777777" w:rsidR="00B42642" w:rsidRPr="00B42642" w:rsidRDefault="00B42642" w:rsidP="00DB327F">
      <w:pPr>
        <w:pStyle w:val="NormalWeb"/>
        <w:spacing w:before="0" w:beforeAutospacing="0" w:after="0" w:afterAutospacing="0"/>
        <w:contextualSpacing/>
        <w:rPr>
          <w:highlight w:val="yellow"/>
        </w:rPr>
      </w:pPr>
    </w:p>
    <w:p w14:paraId="6A1BE6A6" w14:textId="44C89B1C" w:rsidR="00B36342" w:rsidRDefault="00B36342"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When the acquisition is ready (the entire RV is visualized)</w:t>
      </w:r>
      <w:r w:rsidR="00F5264D" w:rsidRPr="00B42642">
        <w:rPr>
          <w:highlight w:val="yellow"/>
        </w:rPr>
        <w:t>,</w:t>
      </w:r>
      <w:r w:rsidRPr="00B42642">
        <w:rPr>
          <w:highlight w:val="yellow"/>
        </w:rPr>
        <w:t xml:space="preserve"> </w:t>
      </w:r>
      <w:r w:rsidR="00DB327F">
        <w:rPr>
          <w:highlight w:val="yellow"/>
        </w:rPr>
        <w:t xml:space="preserve">ask </w:t>
      </w:r>
      <w:r w:rsidRPr="00B42642">
        <w:rPr>
          <w:highlight w:val="yellow"/>
        </w:rPr>
        <w:t>the patient to breath</w:t>
      </w:r>
      <w:r w:rsidR="00F5264D" w:rsidRPr="00B42642">
        <w:rPr>
          <w:highlight w:val="yellow"/>
        </w:rPr>
        <w:t>e</w:t>
      </w:r>
      <w:r w:rsidRPr="00B42642">
        <w:rPr>
          <w:highlight w:val="yellow"/>
        </w:rPr>
        <w:t xml:space="preserve"> freely again. </w:t>
      </w:r>
    </w:p>
    <w:p w14:paraId="216FD233" w14:textId="77777777" w:rsidR="00B42642" w:rsidRPr="00B42642" w:rsidRDefault="00B42642" w:rsidP="00DB327F">
      <w:pPr>
        <w:pStyle w:val="NormalWeb"/>
        <w:spacing w:before="0" w:beforeAutospacing="0" w:after="0" w:afterAutospacing="0"/>
        <w:contextualSpacing/>
        <w:rPr>
          <w:highlight w:val="yellow"/>
        </w:rPr>
      </w:pPr>
    </w:p>
    <w:p w14:paraId="6181820D" w14:textId="717B71CC" w:rsidR="00B36342" w:rsidRPr="00B42642" w:rsidRDefault="003809E0"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Check the obtained loop to ensure</w:t>
      </w:r>
      <w:r w:rsidR="003C36EB" w:rsidRPr="00B42642">
        <w:rPr>
          <w:highlight w:val="yellow"/>
        </w:rPr>
        <w:t xml:space="preserve"> </w:t>
      </w:r>
      <w:r w:rsidR="00B36342" w:rsidRPr="00B42642">
        <w:rPr>
          <w:highlight w:val="yellow"/>
        </w:rPr>
        <w:t xml:space="preserve">if there </w:t>
      </w:r>
      <w:r w:rsidR="00F5264D" w:rsidRPr="00B42642">
        <w:rPr>
          <w:highlight w:val="yellow"/>
        </w:rPr>
        <w:t>are</w:t>
      </w:r>
      <w:r w:rsidR="00B36342" w:rsidRPr="00B42642">
        <w:rPr>
          <w:highlight w:val="yellow"/>
        </w:rPr>
        <w:t xml:space="preserve"> </w:t>
      </w:r>
      <w:r w:rsidRPr="00B42642">
        <w:rPr>
          <w:highlight w:val="yellow"/>
        </w:rPr>
        <w:t>no</w:t>
      </w:r>
      <w:r w:rsidR="00B36342" w:rsidRPr="00B42642">
        <w:rPr>
          <w:highlight w:val="yellow"/>
        </w:rPr>
        <w:t xml:space="preserve"> stitching or drop-ou</w:t>
      </w:r>
      <w:r w:rsidR="00542439" w:rsidRPr="00B42642">
        <w:rPr>
          <w:highlight w:val="yellow"/>
        </w:rPr>
        <w:t xml:space="preserve">t </w:t>
      </w:r>
      <w:r w:rsidR="00B36342" w:rsidRPr="00B42642">
        <w:rPr>
          <w:highlight w:val="yellow"/>
        </w:rPr>
        <w:t>artifacts.</w:t>
      </w:r>
    </w:p>
    <w:p w14:paraId="3E087807" w14:textId="686E10A5" w:rsidR="00B36342" w:rsidRPr="005724ED" w:rsidRDefault="00B36342" w:rsidP="00DB327F">
      <w:pPr>
        <w:pStyle w:val="NormalWeb"/>
        <w:spacing w:before="0" w:beforeAutospacing="0" w:after="0" w:afterAutospacing="0"/>
        <w:contextualSpacing/>
      </w:pPr>
      <w:r w:rsidRPr="005724ED">
        <w:t xml:space="preserve"> </w:t>
      </w:r>
    </w:p>
    <w:p w14:paraId="1D337DD5" w14:textId="2FE74946" w:rsidR="00FB5D55" w:rsidRPr="00B42642" w:rsidRDefault="009B5F4C" w:rsidP="00DB327F">
      <w:pPr>
        <w:pStyle w:val="NormalWeb"/>
        <w:numPr>
          <w:ilvl w:val="0"/>
          <w:numId w:val="39"/>
        </w:numPr>
        <w:spacing w:before="0" w:beforeAutospacing="0" w:after="0" w:afterAutospacing="0"/>
        <w:ind w:left="0" w:firstLine="0"/>
        <w:contextualSpacing/>
        <w:rPr>
          <w:b/>
          <w:highlight w:val="yellow"/>
        </w:rPr>
      </w:pPr>
      <w:r w:rsidRPr="00B42642">
        <w:rPr>
          <w:b/>
          <w:highlight w:val="yellow"/>
        </w:rPr>
        <w:t xml:space="preserve">4D RV </w:t>
      </w:r>
      <w:r w:rsidR="00B42642" w:rsidRPr="00B42642">
        <w:rPr>
          <w:b/>
          <w:highlight w:val="yellow"/>
        </w:rPr>
        <w:t>analysis</w:t>
      </w:r>
    </w:p>
    <w:p w14:paraId="3720EDAD" w14:textId="0080692F" w:rsidR="009B5F4C" w:rsidRPr="00B42642" w:rsidRDefault="009B5F4C" w:rsidP="00DB327F">
      <w:pPr>
        <w:pStyle w:val="NormalWeb"/>
        <w:spacing w:before="0" w:beforeAutospacing="0" w:after="0" w:afterAutospacing="0"/>
        <w:contextualSpacing/>
        <w:rPr>
          <w:b/>
        </w:rPr>
      </w:pPr>
    </w:p>
    <w:p w14:paraId="594FD1A4" w14:textId="47BF9AC5" w:rsidR="0004198A" w:rsidRDefault="00942BCB" w:rsidP="00DB327F">
      <w:pPr>
        <w:pStyle w:val="NormalWeb"/>
        <w:numPr>
          <w:ilvl w:val="1"/>
          <w:numId w:val="39"/>
        </w:numPr>
        <w:spacing w:before="0" w:beforeAutospacing="0" w:after="0" w:afterAutospacing="0"/>
        <w:ind w:left="0" w:firstLine="0"/>
        <w:contextualSpacing/>
      </w:pPr>
      <w:r w:rsidRPr="00B42642">
        <w:t xml:space="preserve">Using dedicated software, </w:t>
      </w:r>
      <w:r w:rsidR="00DB327F">
        <w:t xml:space="preserve">perform </w:t>
      </w:r>
      <w:r w:rsidRPr="00B42642">
        <w:t xml:space="preserve">3D volumetric analysis of the RV. After choosing the RV-focused 3D loop from the patient library, </w:t>
      </w:r>
      <w:r w:rsidR="00304377" w:rsidRPr="00B42642">
        <w:t>open the software</w:t>
      </w:r>
      <w:r w:rsidRPr="00B42642">
        <w:t xml:space="preserve"> from the </w:t>
      </w:r>
      <w:r w:rsidRPr="00DB327F">
        <w:rPr>
          <w:b/>
          <w:bCs/>
        </w:rPr>
        <w:t>Measurement</w:t>
      </w:r>
      <w:r w:rsidRPr="00B42642">
        <w:t xml:space="preserve"> window found in the </w:t>
      </w:r>
      <w:r w:rsidRPr="00DB327F">
        <w:rPr>
          <w:b/>
          <w:bCs/>
        </w:rPr>
        <w:t>Volume</w:t>
      </w:r>
      <w:r w:rsidRPr="00B42642">
        <w:t xml:space="preserve"> folder.</w:t>
      </w:r>
    </w:p>
    <w:p w14:paraId="346FAD1F" w14:textId="77777777" w:rsidR="00B42642" w:rsidRPr="00B42642" w:rsidRDefault="00B42642" w:rsidP="00DB327F">
      <w:pPr>
        <w:pStyle w:val="NormalWeb"/>
        <w:spacing w:before="0" w:beforeAutospacing="0" w:after="0" w:afterAutospacing="0"/>
        <w:contextualSpacing/>
      </w:pPr>
    </w:p>
    <w:p w14:paraId="5E989B9E" w14:textId="4293AC93" w:rsidR="00942BCB" w:rsidRPr="00B42642" w:rsidRDefault="00942BCB" w:rsidP="00DB327F">
      <w:pPr>
        <w:pStyle w:val="NormalWeb"/>
        <w:numPr>
          <w:ilvl w:val="1"/>
          <w:numId w:val="39"/>
        </w:numPr>
        <w:spacing w:before="0" w:beforeAutospacing="0" w:after="0" w:afterAutospacing="0"/>
        <w:ind w:left="0" w:firstLine="0"/>
        <w:contextualSpacing/>
        <w:rPr>
          <w:highlight w:val="yellow"/>
        </w:rPr>
      </w:pPr>
      <w:r w:rsidRPr="00B42642">
        <w:rPr>
          <w:highlight w:val="yellow"/>
        </w:rPr>
        <w:t xml:space="preserve">After opening the software, </w:t>
      </w:r>
      <w:r w:rsidR="00DB327F">
        <w:rPr>
          <w:highlight w:val="yellow"/>
        </w:rPr>
        <w:t>orient</w:t>
      </w:r>
      <w:r w:rsidRPr="00B42642">
        <w:rPr>
          <w:highlight w:val="yellow"/>
        </w:rPr>
        <w:t xml:space="preserve"> the RV </w:t>
      </w:r>
      <w:r w:rsidR="006E376E" w:rsidRPr="00B42642">
        <w:rPr>
          <w:highlight w:val="yellow"/>
        </w:rPr>
        <w:t>on four predefined cut planes</w:t>
      </w:r>
      <w:r w:rsidRPr="00B42642">
        <w:rPr>
          <w:highlight w:val="yellow"/>
        </w:rPr>
        <w:t>.</w:t>
      </w:r>
    </w:p>
    <w:p w14:paraId="0B3BAECC" w14:textId="77777777" w:rsidR="00B42642" w:rsidRPr="00B42642" w:rsidRDefault="00B42642" w:rsidP="00DB327F">
      <w:pPr>
        <w:pStyle w:val="NormalWeb"/>
        <w:spacing w:before="0" w:beforeAutospacing="0" w:after="0" w:afterAutospacing="0"/>
        <w:contextualSpacing/>
        <w:rPr>
          <w:highlight w:val="yellow"/>
        </w:rPr>
      </w:pPr>
    </w:p>
    <w:p w14:paraId="75773E12" w14:textId="46F7F6B9" w:rsidR="00B42642" w:rsidRPr="00B42642" w:rsidRDefault="00304377"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Put t</w:t>
      </w:r>
      <w:r w:rsidR="00942BCB" w:rsidRPr="00B42642">
        <w:rPr>
          <w:highlight w:val="yellow"/>
        </w:rPr>
        <w:t>wo markers (</w:t>
      </w:r>
      <w:r w:rsidR="00942BCB" w:rsidRPr="00DB327F">
        <w:rPr>
          <w:highlight w:val="yellow"/>
        </w:rPr>
        <w:t>TV Center</w:t>
      </w:r>
      <w:r w:rsidR="00942BCB" w:rsidRPr="00B42642">
        <w:rPr>
          <w:highlight w:val="yellow"/>
        </w:rPr>
        <w:t xml:space="preserve">) to the center of the tricuspid valve in the upper and lower left long-axis planes. </w:t>
      </w:r>
      <w:r w:rsidR="00DB327F">
        <w:rPr>
          <w:highlight w:val="yellow"/>
        </w:rPr>
        <w:t>Adjust t</w:t>
      </w:r>
      <w:r w:rsidR="00942BCB" w:rsidRPr="00B42642">
        <w:rPr>
          <w:highlight w:val="yellow"/>
        </w:rPr>
        <w:t xml:space="preserve">he </w:t>
      </w:r>
      <w:proofErr w:type="gramStart"/>
      <w:r w:rsidR="00942BCB" w:rsidRPr="00B42642">
        <w:rPr>
          <w:highlight w:val="yellow"/>
        </w:rPr>
        <w:t>long-axis</w:t>
      </w:r>
      <w:proofErr w:type="gramEnd"/>
      <w:r w:rsidR="00942BCB" w:rsidRPr="00B42642">
        <w:rPr>
          <w:highlight w:val="yellow"/>
        </w:rPr>
        <w:t xml:space="preserve"> of the image to the actual long axis of the RV by using the rotation tool. Reference images on the upper right edges </w:t>
      </w:r>
      <w:r w:rsidR="00DB327F">
        <w:rPr>
          <w:highlight w:val="yellow"/>
        </w:rPr>
        <w:t>show how</w:t>
      </w:r>
      <w:r w:rsidR="00942BCB" w:rsidRPr="00B42642">
        <w:rPr>
          <w:highlight w:val="yellow"/>
        </w:rPr>
        <w:t xml:space="preserve"> the correct orientation should appear.</w:t>
      </w:r>
    </w:p>
    <w:p w14:paraId="7735C57E" w14:textId="77777777" w:rsidR="00B42642" w:rsidRPr="00B42642" w:rsidRDefault="00B42642" w:rsidP="00DB327F">
      <w:pPr>
        <w:pStyle w:val="NormalWeb"/>
        <w:spacing w:before="0" w:beforeAutospacing="0" w:after="0" w:afterAutospacing="0"/>
        <w:contextualSpacing/>
        <w:rPr>
          <w:highlight w:val="yellow"/>
        </w:rPr>
      </w:pPr>
    </w:p>
    <w:p w14:paraId="62897F23" w14:textId="7009B108" w:rsidR="00942BCB" w:rsidRPr="00B42642" w:rsidRDefault="00942BCB"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On the upper and lower right panels,</w:t>
      </w:r>
      <w:r w:rsidR="00304377" w:rsidRPr="00B42642">
        <w:rPr>
          <w:highlight w:val="yellow"/>
        </w:rPr>
        <w:t xml:space="preserve"> align</w:t>
      </w:r>
      <w:r w:rsidRPr="00B42642">
        <w:rPr>
          <w:highlight w:val="yellow"/>
        </w:rPr>
        <w:t xml:space="preserve"> the </w:t>
      </w:r>
      <w:r w:rsidR="00A05FEA" w:rsidRPr="00B42642">
        <w:rPr>
          <w:highlight w:val="yellow"/>
        </w:rPr>
        <w:t>short-axis images</w:t>
      </w:r>
      <w:r w:rsidR="005724ED" w:rsidRPr="00B42642">
        <w:rPr>
          <w:highlight w:val="yellow"/>
        </w:rPr>
        <w:t xml:space="preserve"> </w:t>
      </w:r>
      <w:r w:rsidR="00A05FEA" w:rsidRPr="00B42642">
        <w:rPr>
          <w:highlight w:val="yellow"/>
        </w:rPr>
        <w:t xml:space="preserve">into </w:t>
      </w:r>
      <w:r w:rsidR="00F5264D" w:rsidRPr="00B42642">
        <w:rPr>
          <w:highlight w:val="yellow"/>
        </w:rPr>
        <w:t xml:space="preserve">the </w:t>
      </w:r>
      <w:r w:rsidR="00A05FEA" w:rsidRPr="00B42642">
        <w:rPr>
          <w:highlight w:val="yellow"/>
        </w:rPr>
        <w:t xml:space="preserve">correct position by rotation. </w:t>
      </w:r>
      <w:proofErr w:type="gramStart"/>
      <w:r w:rsidR="00A05FEA" w:rsidRPr="00B42642">
        <w:rPr>
          <w:highlight w:val="yellow"/>
        </w:rPr>
        <w:t>Similarly</w:t>
      </w:r>
      <w:proofErr w:type="gramEnd"/>
      <w:r w:rsidR="00A05FEA" w:rsidRPr="00B42642">
        <w:rPr>
          <w:highlight w:val="yellow"/>
        </w:rPr>
        <w:t xml:space="preserve"> to the previous step, reference images help in this process as well.</w:t>
      </w:r>
    </w:p>
    <w:p w14:paraId="3ED969EE" w14:textId="77777777" w:rsidR="00B42642" w:rsidRPr="00B42642" w:rsidRDefault="00B42642" w:rsidP="00DB327F">
      <w:pPr>
        <w:pStyle w:val="NormalWeb"/>
        <w:spacing w:before="0" w:beforeAutospacing="0" w:after="0" w:afterAutospacing="0"/>
        <w:contextualSpacing/>
        <w:rPr>
          <w:highlight w:val="yellow"/>
        </w:rPr>
      </w:pPr>
    </w:p>
    <w:p w14:paraId="3C986E95" w14:textId="0CEFA74D" w:rsidR="00C040C4" w:rsidRPr="00DB327F" w:rsidRDefault="00A05FEA" w:rsidP="00DB327F">
      <w:pPr>
        <w:pStyle w:val="NormalWeb"/>
        <w:numPr>
          <w:ilvl w:val="1"/>
          <w:numId w:val="39"/>
        </w:numPr>
        <w:spacing w:before="0" w:beforeAutospacing="0" w:after="0" w:afterAutospacing="0"/>
        <w:ind w:left="0" w:firstLine="0"/>
        <w:contextualSpacing/>
        <w:rPr>
          <w:highlight w:val="yellow"/>
        </w:rPr>
      </w:pPr>
      <w:r w:rsidRPr="00B42642">
        <w:rPr>
          <w:highlight w:val="yellow"/>
        </w:rPr>
        <w:t xml:space="preserve">After finishing, click </w:t>
      </w:r>
      <w:r w:rsidR="006E376E" w:rsidRPr="00DB327F">
        <w:rPr>
          <w:b/>
          <w:bCs/>
          <w:highlight w:val="yellow"/>
        </w:rPr>
        <w:t>S</w:t>
      </w:r>
      <w:r w:rsidRPr="00DB327F">
        <w:rPr>
          <w:b/>
          <w:bCs/>
          <w:highlight w:val="yellow"/>
        </w:rPr>
        <w:t>et landmarks</w:t>
      </w:r>
      <w:r w:rsidRPr="00B42642">
        <w:rPr>
          <w:highlight w:val="yellow"/>
        </w:rPr>
        <w:t xml:space="preserve"> to the next step</w:t>
      </w:r>
      <w:r w:rsidR="006E376E" w:rsidRPr="00B42642">
        <w:rPr>
          <w:highlight w:val="yellow"/>
        </w:rPr>
        <w:t xml:space="preserve"> of the analysis</w:t>
      </w:r>
      <w:r w:rsidRPr="00B42642">
        <w:rPr>
          <w:highlight w:val="yellow"/>
        </w:rPr>
        <w:t>.</w:t>
      </w:r>
      <w:r w:rsidR="00DB327F">
        <w:rPr>
          <w:highlight w:val="yellow"/>
        </w:rPr>
        <w:t xml:space="preserve"> S</w:t>
      </w:r>
      <w:r w:rsidR="00304377" w:rsidRPr="00DB327F">
        <w:rPr>
          <w:highlight w:val="yellow"/>
        </w:rPr>
        <w:t>et</w:t>
      </w:r>
      <w:r w:rsidRPr="00DB327F">
        <w:rPr>
          <w:highlight w:val="yellow"/>
        </w:rPr>
        <w:t xml:space="preserve"> landmarks in two images.</w:t>
      </w:r>
    </w:p>
    <w:p w14:paraId="46A9D9D9" w14:textId="77777777" w:rsidR="00B42642" w:rsidRPr="00B42642" w:rsidRDefault="00B42642" w:rsidP="00DB327F">
      <w:pPr>
        <w:pStyle w:val="NormalWeb"/>
        <w:spacing w:before="0" w:beforeAutospacing="0" w:after="0" w:afterAutospacing="0"/>
        <w:contextualSpacing/>
        <w:rPr>
          <w:highlight w:val="yellow"/>
        </w:rPr>
      </w:pPr>
    </w:p>
    <w:p w14:paraId="1C4BD96B" w14:textId="32C98960" w:rsidR="00C040C4" w:rsidRPr="00B42642" w:rsidRDefault="00A05FEA"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On the left side,</w:t>
      </w:r>
      <w:r w:rsidR="003C36EB" w:rsidRPr="00B42642">
        <w:rPr>
          <w:highlight w:val="yellow"/>
        </w:rPr>
        <w:t xml:space="preserve"> </w:t>
      </w:r>
      <w:r w:rsidR="00304377" w:rsidRPr="00B42642">
        <w:rPr>
          <w:highlight w:val="yellow"/>
        </w:rPr>
        <w:t>mark</w:t>
      </w:r>
      <w:r w:rsidRPr="00B42642">
        <w:rPr>
          <w:highlight w:val="yellow"/>
        </w:rPr>
        <w:t xml:space="preserve"> the tricuspid annulus </w:t>
      </w:r>
      <w:r w:rsidR="00E33366" w:rsidRPr="00B42642">
        <w:rPr>
          <w:highlight w:val="yellow"/>
        </w:rPr>
        <w:t>at the free wall (</w:t>
      </w:r>
      <w:r w:rsidR="00E33366" w:rsidRPr="00DB327F">
        <w:rPr>
          <w:highlight w:val="yellow"/>
        </w:rPr>
        <w:t>TV free wall</w:t>
      </w:r>
      <w:r w:rsidR="00E33366" w:rsidRPr="00B42642">
        <w:rPr>
          <w:highlight w:val="yellow"/>
        </w:rPr>
        <w:t>) and septum (TV septum) and the RV apex on the previously oriented apical four</w:t>
      </w:r>
      <w:r w:rsidR="00F5264D" w:rsidRPr="00B42642">
        <w:rPr>
          <w:highlight w:val="yellow"/>
        </w:rPr>
        <w:t>-</w:t>
      </w:r>
      <w:r w:rsidR="00E33366" w:rsidRPr="00B42642">
        <w:rPr>
          <w:highlight w:val="yellow"/>
        </w:rPr>
        <w:t xml:space="preserve">chamber view. </w:t>
      </w:r>
    </w:p>
    <w:p w14:paraId="78A7FBDE" w14:textId="77777777" w:rsidR="00B42642" w:rsidRPr="00B42642" w:rsidRDefault="00B42642" w:rsidP="00DB327F">
      <w:pPr>
        <w:pStyle w:val="NormalWeb"/>
        <w:spacing w:before="0" w:beforeAutospacing="0" w:after="0" w:afterAutospacing="0"/>
        <w:contextualSpacing/>
        <w:rPr>
          <w:highlight w:val="yellow"/>
        </w:rPr>
      </w:pPr>
    </w:p>
    <w:p w14:paraId="7B7EB48E" w14:textId="78022ED0" w:rsidR="00A05FEA" w:rsidRPr="00DB327F" w:rsidRDefault="00E33366"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On the right side,</w:t>
      </w:r>
      <w:r w:rsidR="003C36EB" w:rsidRPr="00B42642">
        <w:rPr>
          <w:highlight w:val="yellow"/>
        </w:rPr>
        <w:t xml:space="preserve"> </w:t>
      </w:r>
      <w:r w:rsidR="00304377" w:rsidRPr="00B42642">
        <w:rPr>
          <w:highlight w:val="yellow"/>
        </w:rPr>
        <w:t>set</w:t>
      </w:r>
      <w:r w:rsidRPr="00B42642">
        <w:rPr>
          <w:highlight w:val="yellow"/>
        </w:rPr>
        <w:t xml:space="preserve"> the RV posterior (LV/RV posterior) and anterior insertion points (LV/RV anterior) and the RV free wall (RV free wall). </w:t>
      </w:r>
      <w:proofErr w:type="gramStart"/>
      <w:r w:rsidRPr="00B42642">
        <w:rPr>
          <w:highlight w:val="yellow"/>
        </w:rPr>
        <w:t>Similarly</w:t>
      </w:r>
      <w:proofErr w:type="gramEnd"/>
      <w:r w:rsidRPr="00B42642">
        <w:rPr>
          <w:highlight w:val="yellow"/>
        </w:rPr>
        <w:t xml:space="preserve"> to the previous window, reference images in the upper right corner help regarding the correct setup. </w:t>
      </w:r>
      <w:r w:rsidRPr="00DB327F">
        <w:rPr>
          <w:highlight w:val="yellow"/>
        </w:rPr>
        <w:t>After setting all landmarks, the software automatically jumps to the next window (</w:t>
      </w:r>
      <w:r w:rsidRPr="00DB327F">
        <w:rPr>
          <w:b/>
          <w:bCs/>
          <w:highlight w:val="yellow"/>
        </w:rPr>
        <w:t>Review</w:t>
      </w:r>
      <w:r w:rsidRPr="00DB327F">
        <w:rPr>
          <w:highlight w:val="yellow"/>
        </w:rPr>
        <w:t>)</w:t>
      </w:r>
      <w:r w:rsidR="006E376E" w:rsidRPr="00DB327F">
        <w:rPr>
          <w:highlight w:val="yellow"/>
        </w:rPr>
        <w:t>.</w:t>
      </w:r>
    </w:p>
    <w:p w14:paraId="43F3B3E2" w14:textId="77777777" w:rsidR="00B42642" w:rsidRPr="00B42642" w:rsidRDefault="00B42642" w:rsidP="00DB327F">
      <w:pPr>
        <w:pStyle w:val="NormalWeb"/>
        <w:spacing w:before="0" w:beforeAutospacing="0" w:after="0" w:afterAutospacing="0"/>
        <w:contextualSpacing/>
        <w:rPr>
          <w:highlight w:val="yellow"/>
        </w:rPr>
      </w:pPr>
    </w:p>
    <w:p w14:paraId="0249A1AA" w14:textId="77777777" w:rsidR="00DB327F" w:rsidRDefault="00E33366" w:rsidP="00DB327F">
      <w:pPr>
        <w:pStyle w:val="NormalWeb"/>
        <w:numPr>
          <w:ilvl w:val="1"/>
          <w:numId w:val="39"/>
        </w:numPr>
        <w:spacing w:before="0" w:beforeAutospacing="0" w:after="0" w:afterAutospacing="0"/>
        <w:ind w:left="0" w:firstLine="0"/>
        <w:contextualSpacing/>
        <w:rPr>
          <w:highlight w:val="yellow"/>
        </w:rPr>
      </w:pPr>
      <w:r w:rsidRPr="00B42642">
        <w:rPr>
          <w:highlight w:val="yellow"/>
        </w:rPr>
        <w:t>In this window (</w:t>
      </w:r>
      <w:r w:rsidRPr="00DB327F">
        <w:rPr>
          <w:b/>
          <w:bCs/>
          <w:highlight w:val="yellow"/>
        </w:rPr>
        <w:t>Review</w:t>
      </w:r>
      <w:r w:rsidRPr="00B42642">
        <w:rPr>
          <w:highlight w:val="yellow"/>
        </w:rPr>
        <w:t xml:space="preserve">), </w:t>
      </w:r>
      <w:r w:rsidR="00DB327F">
        <w:rPr>
          <w:highlight w:val="yellow"/>
        </w:rPr>
        <w:t xml:space="preserve">review and manually correct </w:t>
      </w:r>
      <w:r w:rsidRPr="00B42642">
        <w:rPr>
          <w:highlight w:val="yellow"/>
        </w:rPr>
        <w:t xml:space="preserve">the automatic endocardial border detection throughout the entire cardiac cycle, if necessary. By default, 9 panels can be seen: on the left side, 3 moving loops (1 long-axis and 2 short-axis), on the middle the end-diastolic frames of the same images, and on the right side the end-systolic ones. </w:t>
      </w:r>
    </w:p>
    <w:p w14:paraId="1C9CF680" w14:textId="77777777" w:rsidR="00DB327F" w:rsidRDefault="00DB327F" w:rsidP="00DB327F">
      <w:pPr>
        <w:pStyle w:val="NormalWeb"/>
        <w:spacing w:before="0" w:beforeAutospacing="0" w:after="0" w:afterAutospacing="0"/>
        <w:contextualSpacing/>
        <w:rPr>
          <w:highlight w:val="yellow"/>
        </w:rPr>
      </w:pPr>
    </w:p>
    <w:p w14:paraId="5B50D570" w14:textId="2495595D" w:rsidR="00B42642" w:rsidRPr="00B42642" w:rsidRDefault="00E33366"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 xml:space="preserve">In </w:t>
      </w:r>
      <w:r w:rsidR="00F5264D" w:rsidRPr="00B42642">
        <w:rPr>
          <w:highlight w:val="yellow"/>
        </w:rPr>
        <w:t xml:space="preserve">the </w:t>
      </w:r>
      <w:r w:rsidRPr="00B42642">
        <w:rPr>
          <w:highlight w:val="yellow"/>
        </w:rPr>
        <w:t xml:space="preserve">case of false tracking, </w:t>
      </w:r>
      <w:r w:rsidR="00DB327F">
        <w:rPr>
          <w:highlight w:val="yellow"/>
        </w:rPr>
        <w:t xml:space="preserve">freely correct </w:t>
      </w:r>
      <w:r w:rsidRPr="00B42642">
        <w:rPr>
          <w:highlight w:val="yellow"/>
        </w:rPr>
        <w:t>the endocardial borders (green lines)</w:t>
      </w:r>
      <w:r w:rsidR="00F5264D" w:rsidRPr="00B42642">
        <w:rPr>
          <w:highlight w:val="yellow"/>
        </w:rPr>
        <w:t>,</w:t>
      </w:r>
      <w:r w:rsidRPr="00B42642">
        <w:rPr>
          <w:highlight w:val="yellow"/>
        </w:rPr>
        <w:t xml:space="preserve"> the tracked border by clicking on them. Using the rotation tool on the short axis</w:t>
      </w:r>
      <w:r w:rsidR="00DB327F">
        <w:rPr>
          <w:highlight w:val="yellow"/>
        </w:rPr>
        <w:t>, review</w:t>
      </w:r>
      <w:r w:rsidRPr="00B42642">
        <w:rPr>
          <w:highlight w:val="yellow"/>
        </w:rPr>
        <w:t xml:space="preserve"> images tracking along the entire circumference of the RV.</w:t>
      </w:r>
      <w:r w:rsidR="00C040C4" w:rsidRPr="00B42642">
        <w:rPr>
          <w:highlight w:val="yellow"/>
        </w:rPr>
        <w:t xml:space="preserve"> </w:t>
      </w:r>
      <w:r w:rsidR="00DB327F">
        <w:rPr>
          <w:highlight w:val="yellow"/>
        </w:rPr>
        <w:t>Adjust the</w:t>
      </w:r>
      <w:r w:rsidR="00C040C4" w:rsidRPr="00B42642">
        <w:rPr>
          <w:highlight w:val="yellow"/>
        </w:rPr>
        <w:t xml:space="preserve"> magnitude of correction by choosing </w:t>
      </w:r>
      <w:r w:rsidR="00C040C4" w:rsidRPr="00DB327F">
        <w:rPr>
          <w:b/>
          <w:bCs/>
          <w:highlight w:val="yellow"/>
        </w:rPr>
        <w:t>Pen size</w:t>
      </w:r>
      <w:r w:rsidR="00C040C4" w:rsidRPr="00B42642">
        <w:rPr>
          <w:highlight w:val="yellow"/>
        </w:rPr>
        <w:t xml:space="preserve"> on the </w:t>
      </w:r>
      <w:proofErr w:type="gramStart"/>
      <w:r w:rsidR="00C040C4" w:rsidRPr="00B42642">
        <w:rPr>
          <w:highlight w:val="yellow"/>
        </w:rPr>
        <w:t>right side</w:t>
      </w:r>
      <w:proofErr w:type="gramEnd"/>
      <w:r w:rsidR="00C040C4" w:rsidRPr="00B42642">
        <w:rPr>
          <w:highlight w:val="yellow"/>
        </w:rPr>
        <w:t xml:space="preserve"> panel. If the tracking </w:t>
      </w:r>
      <w:proofErr w:type="gramStart"/>
      <w:r w:rsidR="00C040C4" w:rsidRPr="00B42642">
        <w:rPr>
          <w:highlight w:val="yellow"/>
        </w:rPr>
        <w:t>is considered to be</w:t>
      </w:r>
      <w:proofErr w:type="gramEnd"/>
      <w:r w:rsidR="00C040C4" w:rsidRPr="00B42642">
        <w:rPr>
          <w:highlight w:val="yellow"/>
        </w:rPr>
        <w:t xml:space="preserve"> correct, </w:t>
      </w:r>
      <w:r w:rsidR="00304377" w:rsidRPr="00B42642">
        <w:rPr>
          <w:highlight w:val="yellow"/>
        </w:rPr>
        <w:t>click</w:t>
      </w:r>
      <w:r w:rsidR="003C36EB" w:rsidRPr="00B42642">
        <w:rPr>
          <w:highlight w:val="yellow"/>
        </w:rPr>
        <w:t xml:space="preserve"> </w:t>
      </w:r>
      <w:r w:rsidR="00C040C4" w:rsidRPr="00B42642">
        <w:rPr>
          <w:highlight w:val="yellow"/>
        </w:rPr>
        <w:t xml:space="preserve">on the </w:t>
      </w:r>
      <w:r w:rsidR="00C040C4" w:rsidRPr="00DB327F">
        <w:rPr>
          <w:b/>
          <w:bCs/>
          <w:highlight w:val="yellow"/>
        </w:rPr>
        <w:t>Results</w:t>
      </w:r>
      <w:r w:rsidR="00C040C4" w:rsidRPr="00B42642">
        <w:rPr>
          <w:highlight w:val="yellow"/>
        </w:rPr>
        <w:t xml:space="preserve"> in the same panel.</w:t>
      </w:r>
    </w:p>
    <w:p w14:paraId="69A3E05B" w14:textId="77777777" w:rsidR="00B42642" w:rsidRPr="00B42642" w:rsidRDefault="00B42642" w:rsidP="00DB327F">
      <w:pPr>
        <w:pStyle w:val="NormalWeb"/>
        <w:spacing w:before="0" w:beforeAutospacing="0" w:after="0" w:afterAutospacing="0"/>
        <w:contextualSpacing/>
        <w:rPr>
          <w:highlight w:val="yellow"/>
        </w:rPr>
      </w:pPr>
    </w:p>
    <w:p w14:paraId="55E54298" w14:textId="77777777" w:rsidR="00DB327F" w:rsidRDefault="00C040C4" w:rsidP="00DB327F">
      <w:pPr>
        <w:pStyle w:val="NormalWeb"/>
        <w:numPr>
          <w:ilvl w:val="1"/>
          <w:numId w:val="39"/>
        </w:numPr>
        <w:spacing w:before="0" w:beforeAutospacing="0" w:after="0" w:afterAutospacing="0"/>
        <w:ind w:left="0" w:firstLine="0"/>
        <w:contextualSpacing/>
        <w:rPr>
          <w:highlight w:val="yellow"/>
        </w:rPr>
      </w:pPr>
      <w:r w:rsidRPr="00B42642">
        <w:rPr>
          <w:highlight w:val="yellow"/>
        </w:rPr>
        <w:t xml:space="preserve">In the last section, </w:t>
      </w:r>
      <w:r w:rsidR="00DB327F">
        <w:rPr>
          <w:highlight w:val="yellow"/>
        </w:rPr>
        <w:t xml:space="preserve">review </w:t>
      </w:r>
      <w:r w:rsidRPr="00B42642">
        <w:rPr>
          <w:highlight w:val="yellow"/>
        </w:rPr>
        <w:t xml:space="preserve">the final 3D volumetric data and other calculated parameters </w:t>
      </w:r>
      <w:r w:rsidR="00F5264D" w:rsidRPr="00B42642">
        <w:rPr>
          <w:highlight w:val="yellow"/>
        </w:rPr>
        <w:t>o</w:t>
      </w:r>
      <w:r w:rsidRPr="00B42642">
        <w:rPr>
          <w:highlight w:val="yellow"/>
        </w:rPr>
        <w:t>n the upper right side (</w:t>
      </w:r>
      <w:r w:rsidRPr="00DB327F">
        <w:rPr>
          <w:b/>
          <w:bCs/>
          <w:highlight w:val="yellow"/>
        </w:rPr>
        <w:t>Worksheet</w:t>
      </w:r>
      <w:r w:rsidRPr="00B42642">
        <w:rPr>
          <w:highlight w:val="yellow"/>
        </w:rPr>
        <w:t xml:space="preserve"> panel). Beyond RV volumes and ejection fraction, the software also displays 2D parameters, such as linear (mid, basal</w:t>
      </w:r>
      <w:r w:rsidR="00F5264D" w:rsidRPr="00B42642">
        <w:rPr>
          <w:highlight w:val="yellow"/>
        </w:rPr>
        <w:t>,</w:t>
      </w:r>
      <w:r w:rsidRPr="00B42642">
        <w:rPr>
          <w:highlight w:val="yellow"/>
        </w:rPr>
        <w:t xml:space="preserve"> and long-axis) diameters, as well as FAC and TAPSE values derived from the predefined</w:t>
      </w:r>
      <w:r w:rsidR="00AD2920" w:rsidRPr="00B42642">
        <w:rPr>
          <w:highlight w:val="yellow"/>
        </w:rPr>
        <w:t xml:space="preserve"> apical four</w:t>
      </w:r>
      <w:r w:rsidR="00F5264D" w:rsidRPr="00B42642">
        <w:rPr>
          <w:highlight w:val="yellow"/>
        </w:rPr>
        <w:t>-</w:t>
      </w:r>
      <w:r w:rsidR="00AD2920" w:rsidRPr="00B42642">
        <w:rPr>
          <w:highlight w:val="yellow"/>
        </w:rPr>
        <w:t>chamber view. The software also shows a long- and short axis of the RV (left side)</w:t>
      </w:r>
      <w:r w:rsidR="006E376E" w:rsidRPr="00B42642">
        <w:rPr>
          <w:highlight w:val="yellow"/>
        </w:rPr>
        <w:t>, a</w:t>
      </w:r>
      <w:r w:rsidR="00AD2920" w:rsidRPr="00B42642">
        <w:rPr>
          <w:highlight w:val="yellow"/>
        </w:rPr>
        <w:t xml:space="preserve"> 3D live model of the RV (upper middle)</w:t>
      </w:r>
      <w:r w:rsidR="00F5264D" w:rsidRPr="00B42642">
        <w:rPr>
          <w:highlight w:val="yellow"/>
        </w:rPr>
        <w:t>,</w:t>
      </w:r>
      <w:r w:rsidR="00AD2920" w:rsidRPr="00B42642">
        <w:rPr>
          <w:highlight w:val="yellow"/>
        </w:rPr>
        <w:t xml:space="preserve"> and a volume-time curve</w:t>
      </w:r>
      <w:r w:rsidR="006E376E" w:rsidRPr="00B42642">
        <w:rPr>
          <w:highlight w:val="yellow"/>
        </w:rPr>
        <w:t xml:space="preserve"> of the chamber</w:t>
      </w:r>
      <w:r w:rsidR="00AD2920" w:rsidRPr="00B42642">
        <w:rPr>
          <w:highlight w:val="yellow"/>
        </w:rPr>
        <w:t xml:space="preserve"> (lower right).</w:t>
      </w:r>
      <w:r w:rsidR="005724ED" w:rsidRPr="00B42642">
        <w:rPr>
          <w:highlight w:val="yellow"/>
        </w:rPr>
        <w:t xml:space="preserve"> </w:t>
      </w:r>
    </w:p>
    <w:p w14:paraId="286BC586" w14:textId="77777777" w:rsidR="00DB327F" w:rsidRDefault="00DB327F" w:rsidP="00DB327F">
      <w:pPr>
        <w:pStyle w:val="NormalWeb"/>
        <w:spacing w:before="0" w:beforeAutospacing="0" w:after="0" w:afterAutospacing="0"/>
        <w:contextualSpacing/>
        <w:rPr>
          <w:highlight w:val="yellow"/>
        </w:rPr>
      </w:pPr>
    </w:p>
    <w:p w14:paraId="0A7A675E" w14:textId="3DDDCC43" w:rsidR="00C040C4" w:rsidRPr="00B42642" w:rsidRDefault="00AD2920" w:rsidP="00DB327F">
      <w:pPr>
        <w:pStyle w:val="NormalWeb"/>
        <w:numPr>
          <w:ilvl w:val="2"/>
          <w:numId w:val="39"/>
        </w:numPr>
        <w:spacing w:before="0" w:beforeAutospacing="0" w:after="0" w:afterAutospacing="0"/>
        <w:ind w:left="0" w:firstLine="0"/>
        <w:contextualSpacing/>
        <w:rPr>
          <w:highlight w:val="yellow"/>
        </w:rPr>
      </w:pPr>
      <w:r w:rsidRPr="00B42642">
        <w:rPr>
          <w:highlight w:val="yellow"/>
        </w:rPr>
        <w:t xml:space="preserve">In case of the need </w:t>
      </w:r>
      <w:r w:rsidR="006E376E" w:rsidRPr="00B42642">
        <w:rPr>
          <w:highlight w:val="yellow"/>
        </w:rPr>
        <w:t>for</w:t>
      </w:r>
      <w:r w:rsidRPr="00B42642">
        <w:rPr>
          <w:highlight w:val="yellow"/>
        </w:rPr>
        <w:t xml:space="preserve"> further adjustments in the tracking, every previous </w:t>
      </w:r>
      <w:proofErr w:type="gramStart"/>
      <w:r w:rsidRPr="00B42642">
        <w:rPr>
          <w:highlight w:val="yellow"/>
        </w:rPr>
        <w:t>step</w:t>
      </w:r>
      <w:r w:rsidR="006E376E" w:rsidRPr="00B42642">
        <w:rPr>
          <w:highlight w:val="yellow"/>
        </w:rPr>
        <w:t>s</w:t>
      </w:r>
      <w:proofErr w:type="gramEnd"/>
      <w:r w:rsidR="006E376E" w:rsidRPr="00B42642">
        <w:rPr>
          <w:highlight w:val="yellow"/>
        </w:rPr>
        <w:t xml:space="preserve"> are</w:t>
      </w:r>
      <w:r w:rsidRPr="00B42642">
        <w:rPr>
          <w:highlight w:val="yellow"/>
        </w:rPr>
        <w:t xml:space="preserve"> available</w:t>
      </w:r>
      <w:r w:rsidR="006E376E" w:rsidRPr="00B42642">
        <w:rPr>
          <w:highlight w:val="yellow"/>
        </w:rPr>
        <w:t xml:space="preserve"> for correction</w:t>
      </w:r>
      <w:r w:rsidRPr="00B42642">
        <w:rPr>
          <w:highlight w:val="yellow"/>
        </w:rPr>
        <w:t xml:space="preserve"> by clicking on them on the right panel. If the tracking and the 3D parameters </w:t>
      </w:r>
      <w:proofErr w:type="gramStart"/>
      <w:r w:rsidRPr="00B42642">
        <w:rPr>
          <w:highlight w:val="yellow"/>
        </w:rPr>
        <w:t>are considered to be</w:t>
      </w:r>
      <w:proofErr w:type="gramEnd"/>
      <w:r w:rsidRPr="00B42642">
        <w:rPr>
          <w:highlight w:val="yellow"/>
        </w:rPr>
        <w:t xml:space="preserve"> valid</w:t>
      </w:r>
      <w:r w:rsidR="00304377" w:rsidRPr="00B42642">
        <w:rPr>
          <w:highlight w:val="yellow"/>
        </w:rPr>
        <w:t>, save the results by clicking</w:t>
      </w:r>
      <w:r w:rsidRPr="00B42642">
        <w:rPr>
          <w:highlight w:val="yellow"/>
        </w:rPr>
        <w:t xml:space="preserve"> on “Approve and exit” on the same panel.</w:t>
      </w:r>
    </w:p>
    <w:p w14:paraId="4BCA8AC9" w14:textId="77777777" w:rsidR="00942BCB" w:rsidRPr="005724ED" w:rsidRDefault="00942BCB" w:rsidP="00DB327F">
      <w:pPr>
        <w:pStyle w:val="NormalWeb"/>
        <w:spacing w:before="0" w:beforeAutospacing="0" w:after="0" w:afterAutospacing="0"/>
        <w:contextualSpacing/>
        <w:rPr>
          <w:b/>
        </w:rPr>
      </w:pPr>
    </w:p>
    <w:p w14:paraId="13EE2A3E" w14:textId="6A9C5F3D" w:rsidR="00991E6A" w:rsidRPr="00B42642" w:rsidRDefault="006305D7" w:rsidP="00DB327F">
      <w:pPr>
        <w:pStyle w:val="NormalWeb"/>
        <w:spacing w:before="0" w:beforeAutospacing="0" w:after="0" w:afterAutospacing="0"/>
        <w:contextualSpacing/>
        <w:rPr>
          <w:b/>
          <w:bCs/>
        </w:rPr>
      </w:pPr>
      <w:r w:rsidRPr="005724ED">
        <w:rPr>
          <w:b/>
        </w:rPr>
        <w:t>REPRESENTATIVE RESULTS</w:t>
      </w:r>
      <w:r w:rsidR="00EF1462" w:rsidRPr="005724ED">
        <w:rPr>
          <w:b/>
        </w:rPr>
        <w:t>:</w:t>
      </w:r>
    </w:p>
    <w:p w14:paraId="2D3F820A" w14:textId="53CFB212" w:rsidR="007A4DD6" w:rsidRPr="005724ED" w:rsidRDefault="00991E6A" w:rsidP="00DB327F">
      <w:pPr>
        <w:contextualSpacing/>
        <w:rPr>
          <w:color w:val="auto"/>
        </w:rPr>
      </w:pPr>
      <w:r w:rsidRPr="005724ED">
        <w:rPr>
          <w:color w:val="auto"/>
        </w:rPr>
        <w:t xml:space="preserve">3D analysis of the RV is feasible in a wide variety of cardiovascular diseases. Case 1 is a healthy volunteer with </w:t>
      </w:r>
      <w:r w:rsidR="00B76479" w:rsidRPr="005724ED">
        <w:rPr>
          <w:color w:val="auto"/>
        </w:rPr>
        <w:t>normal ventricular volumes and function</w:t>
      </w:r>
      <w:r w:rsidR="00DB327F">
        <w:rPr>
          <w:color w:val="auto"/>
        </w:rPr>
        <w:t xml:space="preserve"> (</w:t>
      </w:r>
      <w:r w:rsidR="00DB327F" w:rsidRPr="00DB327F">
        <w:rPr>
          <w:b/>
          <w:bCs/>
          <w:color w:val="auto"/>
        </w:rPr>
        <w:t>Figure 1</w:t>
      </w:r>
      <w:r w:rsidR="00DB327F">
        <w:rPr>
          <w:color w:val="auto"/>
        </w:rPr>
        <w:t>)</w:t>
      </w:r>
      <w:r w:rsidR="00B76479" w:rsidRPr="005724ED">
        <w:rPr>
          <w:color w:val="auto"/>
        </w:rPr>
        <w:t>. Case 2 is a post-mitral valve repair patient who is a typical example for the conflicting results of conventional 2D assessment: while TAPSE is markedly reduced</w:t>
      </w:r>
      <w:r w:rsidR="00F5264D" w:rsidRPr="005724ED">
        <w:rPr>
          <w:color w:val="auto"/>
        </w:rPr>
        <w:t>,</w:t>
      </w:r>
      <w:r w:rsidR="005A4A15" w:rsidRPr="005724ED">
        <w:rPr>
          <w:color w:val="auto"/>
        </w:rPr>
        <w:t xml:space="preserve"> the patient does not show any signs of RV dysfunction and</w:t>
      </w:r>
      <w:r w:rsidR="00B76479" w:rsidRPr="005724ED">
        <w:rPr>
          <w:color w:val="auto"/>
        </w:rPr>
        <w:t xml:space="preserve"> </w:t>
      </w:r>
      <w:r w:rsidR="005A4A15" w:rsidRPr="005724ED">
        <w:rPr>
          <w:color w:val="auto"/>
        </w:rPr>
        <w:t>a</w:t>
      </w:r>
      <w:r w:rsidR="00B76479" w:rsidRPr="005724ED">
        <w:rPr>
          <w:color w:val="auto"/>
        </w:rPr>
        <w:t xml:space="preserve"> maintained RV global systolic function</w:t>
      </w:r>
      <w:r w:rsidR="005A4A15" w:rsidRPr="005724ED">
        <w:rPr>
          <w:color w:val="auto"/>
        </w:rPr>
        <w:t xml:space="preserve"> was confirmed by normal 3D RV EF</w:t>
      </w:r>
      <w:r w:rsidR="00DB327F">
        <w:rPr>
          <w:color w:val="auto"/>
        </w:rPr>
        <w:t xml:space="preserve"> (</w:t>
      </w:r>
      <w:r w:rsidR="00DB327F" w:rsidRPr="00DB327F">
        <w:rPr>
          <w:b/>
          <w:bCs/>
          <w:color w:val="auto"/>
        </w:rPr>
        <w:t xml:space="preserve">Figure </w:t>
      </w:r>
      <w:r w:rsidR="00DB327F">
        <w:rPr>
          <w:b/>
          <w:bCs/>
          <w:color w:val="auto"/>
        </w:rPr>
        <w:t>2</w:t>
      </w:r>
      <w:r w:rsidR="00DB327F">
        <w:rPr>
          <w:color w:val="auto"/>
        </w:rPr>
        <w:t>)</w:t>
      </w:r>
      <w:r w:rsidR="00DB327F" w:rsidRPr="005724ED">
        <w:rPr>
          <w:color w:val="auto"/>
        </w:rPr>
        <w:t xml:space="preserve">. </w:t>
      </w:r>
      <w:r w:rsidR="00B76479" w:rsidRPr="005724ED">
        <w:rPr>
          <w:color w:val="auto"/>
        </w:rPr>
        <w:t xml:space="preserve">Both patients had excellent echocardiography window </w:t>
      </w:r>
      <w:r w:rsidR="00993A80" w:rsidRPr="005724ED">
        <w:rPr>
          <w:color w:val="auto"/>
        </w:rPr>
        <w:t>with consequential</w:t>
      </w:r>
      <w:r w:rsidR="00B76479" w:rsidRPr="005724ED">
        <w:rPr>
          <w:color w:val="auto"/>
        </w:rPr>
        <w:t xml:space="preserve"> great tracking quality. Case 3 is a semi-professional athlete with dilated cardiomyopathy</w:t>
      </w:r>
      <w:r w:rsidR="00DB327F">
        <w:rPr>
          <w:color w:val="auto"/>
        </w:rPr>
        <w:t xml:space="preserve"> (</w:t>
      </w:r>
      <w:r w:rsidR="00DB327F" w:rsidRPr="00DB327F">
        <w:rPr>
          <w:b/>
          <w:bCs/>
          <w:color w:val="auto"/>
        </w:rPr>
        <w:t xml:space="preserve">Figure </w:t>
      </w:r>
      <w:r w:rsidR="00DB327F">
        <w:rPr>
          <w:b/>
          <w:bCs/>
          <w:color w:val="auto"/>
        </w:rPr>
        <w:t>3</w:t>
      </w:r>
      <w:r w:rsidR="00DB327F">
        <w:rPr>
          <w:color w:val="auto"/>
        </w:rPr>
        <w:t>)</w:t>
      </w:r>
      <w:r w:rsidR="00DB327F" w:rsidRPr="005724ED">
        <w:rPr>
          <w:color w:val="auto"/>
        </w:rPr>
        <w:t xml:space="preserve">. </w:t>
      </w:r>
      <w:r w:rsidR="00B76479" w:rsidRPr="005724ED">
        <w:rPr>
          <w:color w:val="auto"/>
        </w:rPr>
        <w:t>Only moderate image quality was achievable (the outflow tract is poorly visualized)</w:t>
      </w:r>
      <w:r w:rsidR="00DB327F">
        <w:rPr>
          <w:color w:val="auto"/>
        </w:rPr>
        <w:t>;</w:t>
      </w:r>
      <w:r w:rsidR="00B76479" w:rsidRPr="005724ED">
        <w:rPr>
          <w:color w:val="auto"/>
        </w:rPr>
        <w:t xml:space="preserve"> however</w:t>
      </w:r>
      <w:r w:rsidR="00F5264D" w:rsidRPr="005724ED">
        <w:rPr>
          <w:color w:val="auto"/>
        </w:rPr>
        <w:t>,</w:t>
      </w:r>
      <w:r w:rsidR="00B76479" w:rsidRPr="005724ED">
        <w:rPr>
          <w:color w:val="auto"/>
        </w:rPr>
        <w:t xml:space="preserve"> 3D RV analysis was </w:t>
      </w:r>
      <w:r w:rsidR="00B76479" w:rsidRPr="005724ED">
        <w:rPr>
          <w:color w:val="auto"/>
        </w:rPr>
        <w:lastRenderedPageBreak/>
        <w:t>successful</w:t>
      </w:r>
      <w:r w:rsidR="00F5264D" w:rsidRPr="005724ED">
        <w:rPr>
          <w:color w:val="auto"/>
        </w:rPr>
        <w:t>,</w:t>
      </w:r>
      <w:r w:rsidR="00B76479" w:rsidRPr="005724ED">
        <w:rPr>
          <w:color w:val="auto"/>
        </w:rPr>
        <w:t xml:space="preserve"> showing good agreement with cardiac MR results.</w:t>
      </w:r>
    </w:p>
    <w:p w14:paraId="7F5815FC" w14:textId="3133E33C" w:rsidR="004A71E4" w:rsidRPr="005724ED" w:rsidRDefault="004A71E4" w:rsidP="00DB327F">
      <w:pPr>
        <w:contextualSpacing/>
        <w:rPr>
          <w:color w:val="808080" w:themeColor="background1" w:themeShade="80"/>
        </w:rPr>
      </w:pPr>
    </w:p>
    <w:p w14:paraId="3C9083F6" w14:textId="4F1BA23B" w:rsidR="00B32616" w:rsidRPr="005724ED" w:rsidRDefault="00B32616" w:rsidP="00DB327F">
      <w:pPr>
        <w:contextualSpacing/>
        <w:rPr>
          <w:b/>
        </w:rPr>
      </w:pPr>
      <w:r w:rsidRPr="005724ED">
        <w:rPr>
          <w:b/>
        </w:rPr>
        <w:t xml:space="preserve">FIGURE </w:t>
      </w:r>
      <w:r w:rsidR="0013621E" w:rsidRPr="005724ED">
        <w:rPr>
          <w:b/>
        </w:rPr>
        <w:t xml:space="preserve">AND TABLE </w:t>
      </w:r>
      <w:r w:rsidRPr="005724ED">
        <w:rPr>
          <w:b/>
        </w:rPr>
        <w:t>LEGENDS:</w:t>
      </w:r>
    </w:p>
    <w:p w14:paraId="722B86A0" w14:textId="77777777" w:rsidR="00542439" w:rsidRPr="005724ED" w:rsidRDefault="00542439" w:rsidP="00DB327F">
      <w:pPr>
        <w:contextualSpacing/>
        <w:rPr>
          <w:bCs/>
          <w:color w:val="808080"/>
        </w:rPr>
      </w:pPr>
    </w:p>
    <w:p w14:paraId="069257D4" w14:textId="5CC75740" w:rsidR="007A4DD6" w:rsidRPr="005724ED" w:rsidRDefault="00713483" w:rsidP="00DB327F">
      <w:pPr>
        <w:contextualSpacing/>
      </w:pPr>
      <w:r w:rsidRPr="005724ED">
        <w:rPr>
          <w:b/>
          <w:color w:val="auto"/>
        </w:rPr>
        <w:t xml:space="preserve">Figure </w:t>
      </w:r>
      <w:r w:rsidRPr="00DB327F">
        <w:rPr>
          <w:b/>
          <w:color w:val="auto"/>
        </w:rPr>
        <w:t xml:space="preserve">1: </w:t>
      </w:r>
      <w:r w:rsidR="0031026C" w:rsidRPr="00DB327F">
        <w:rPr>
          <w:b/>
          <w:color w:val="auto"/>
        </w:rPr>
        <w:t>3D RV analysis of a healthy volunteer.</w:t>
      </w:r>
      <w:r w:rsidR="0031026C" w:rsidRPr="005724ED">
        <w:rPr>
          <w:color w:val="auto"/>
        </w:rPr>
        <w:t xml:space="preserve"> On the left panels, a long axis (upper panel) and a short axis (lower panel) image of the RV can be seen. The green line represents the endocardial border. The central upper image is a 3D model of the RV based on the current analysis. </w:t>
      </w:r>
      <w:r w:rsidR="0031026C" w:rsidRPr="005724ED">
        <w:t>Beyond RV volumes and ejection fraction, the software displays 2D parameters, such as linear (mid, basal and long-axis) diameters, as well as FAC and TAPSE values derived from the predefined apical four</w:t>
      </w:r>
      <w:r w:rsidR="00F5264D" w:rsidRPr="005724ED">
        <w:t>-</w:t>
      </w:r>
      <w:r w:rsidR="0031026C" w:rsidRPr="005724ED">
        <w:t xml:space="preserve">chamber view (right upper panel) and a volume-time curve is also generated (right lower panel). </w:t>
      </w:r>
    </w:p>
    <w:p w14:paraId="686F5EE4" w14:textId="668F0BB0" w:rsidR="0031026C" w:rsidRPr="005724ED" w:rsidRDefault="0031026C" w:rsidP="00DB327F">
      <w:pPr>
        <w:contextualSpacing/>
      </w:pPr>
    </w:p>
    <w:p w14:paraId="18C052DB" w14:textId="125512F3" w:rsidR="0031026C" w:rsidRPr="005724ED" w:rsidRDefault="0031026C" w:rsidP="00DB327F">
      <w:pPr>
        <w:contextualSpacing/>
        <w:rPr>
          <w:color w:val="auto"/>
        </w:rPr>
      </w:pPr>
      <w:r w:rsidRPr="005724ED">
        <w:rPr>
          <w:b/>
          <w:color w:val="auto"/>
        </w:rPr>
        <w:t xml:space="preserve">Figure </w:t>
      </w:r>
      <w:r w:rsidR="00190B99" w:rsidRPr="005724ED">
        <w:rPr>
          <w:b/>
          <w:color w:val="auto"/>
        </w:rPr>
        <w:t>2</w:t>
      </w:r>
      <w:r w:rsidRPr="005724ED">
        <w:rPr>
          <w:b/>
          <w:color w:val="auto"/>
        </w:rPr>
        <w:t xml:space="preserve">: </w:t>
      </w:r>
      <w:r w:rsidRPr="00DB327F">
        <w:rPr>
          <w:b/>
          <w:bCs/>
          <w:color w:val="auto"/>
        </w:rPr>
        <w:t xml:space="preserve">3D RV analysis of a post-mitral valve </w:t>
      </w:r>
      <w:r w:rsidR="00A10903" w:rsidRPr="00DB327F">
        <w:rPr>
          <w:b/>
          <w:bCs/>
          <w:color w:val="auto"/>
        </w:rPr>
        <w:t>repair</w:t>
      </w:r>
      <w:r w:rsidRPr="00DB327F">
        <w:rPr>
          <w:b/>
          <w:bCs/>
          <w:color w:val="auto"/>
        </w:rPr>
        <w:t xml:space="preserve"> patient</w:t>
      </w:r>
      <w:r w:rsidRPr="005724ED">
        <w:rPr>
          <w:color w:val="auto"/>
        </w:rPr>
        <w:t xml:space="preserve">. While 3D RV volumes and EF </w:t>
      </w:r>
      <w:r w:rsidR="00A10903" w:rsidRPr="005724ED">
        <w:rPr>
          <w:color w:val="auto"/>
        </w:rPr>
        <w:t>are</w:t>
      </w:r>
      <w:r w:rsidRPr="005724ED">
        <w:rPr>
          <w:color w:val="auto"/>
        </w:rPr>
        <w:t xml:space="preserve"> in the normal range, TAPSE is markedly lower. Reduced longitudinal shortening of the RV is a common pheno</w:t>
      </w:r>
      <w:r w:rsidR="00F5264D" w:rsidRPr="005724ED">
        <w:rPr>
          <w:color w:val="auto"/>
        </w:rPr>
        <w:t>menon following cardiac surgery</w:t>
      </w:r>
      <w:r w:rsidRPr="005724ED">
        <w:rPr>
          <w:color w:val="auto"/>
        </w:rPr>
        <w:t xml:space="preserve"> however, </w:t>
      </w:r>
      <w:proofErr w:type="gramStart"/>
      <w:r w:rsidR="00F5264D" w:rsidRPr="005724ED">
        <w:rPr>
          <w:color w:val="auto"/>
        </w:rPr>
        <w:t xml:space="preserve">the </w:t>
      </w:r>
      <w:r w:rsidRPr="005724ED">
        <w:rPr>
          <w:color w:val="auto"/>
        </w:rPr>
        <w:t>majority of</w:t>
      </w:r>
      <w:proofErr w:type="gramEnd"/>
      <w:r w:rsidRPr="005724ED">
        <w:rPr>
          <w:color w:val="auto"/>
        </w:rPr>
        <w:t xml:space="preserve"> these patients do not show signs of RV failure. 3D EF assessment confirms maintained global systolic function despite markedly reduced TAPSE values.</w:t>
      </w:r>
    </w:p>
    <w:p w14:paraId="0474A468" w14:textId="77777777" w:rsidR="0031026C" w:rsidRPr="005724ED" w:rsidRDefault="0031026C" w:rsidP="00DB327F">
      <w:pPr>
        <w:contextualSpacing/>
        <w:rPr>
          <w:color w:val="auto"/>
        </w:rPr>
      </w:pPr>
    </w:p>
    <w:p w14:paraId="75182EC3" w14:textId="4F16D5D1" w:rsidR="00B32616" w:rsidRPr="005724ED" w:rsidRDefault="0031026C" w:rsidP="00DB327F">
      <w:pPr>
        <w:contextualSpacing/>
        <w:rPr>
          <w:color w:val="auto"/>
        </w:rPr>
      </w:pPr>
      <w:r w:rsidRPr="005724ED">
        <w:rPr>
          <w:b/>
          <w:color w:val="auto"/>
        </w:rPr>
        <w:t xml:space="preserve">Figure 3: </w:t>
      </w:r>
      <w:r w:rsidR="00A10903" w:rsidRPr="00DB327F">
        <w:rPr>
          <w:b/>
          <w:bCs/>
          <w:color w:val="auto"/>
        </w:rPr>
        <w:t>Case of an athlete with dilated cardiomyopathy.</w:t>
      </w:r>
      <w:r w:rsidR="00A10903" w:rsidRPr="005724ED">
        <w:rPr>
          <w:color w:val="auto"/>
        </w:rPr>
        <w:t xml:space="preserve"> 3D RV volumes are increased, while 3D RV EF is mildly reduced. Note the suboptimal image quality with </w:t>
      </w:r>
      <w:r w:rsidR="00F5264D" w:rsidRPr="005724ED">
        <w:rPr>
          <w:color w:val="auto"/>
        </w:rPr>
        <w:t xml:space="preserve">a </w:t>
      </w:r>
      <w:r w:rsidR="00A10903" w:rsidRPr="005724ED">
        <w:rPr>
          <w:color w:val="auto"/>
        </w:rPr>
        <w:t xml:space="preserve">poorly visualized RV outflow tract. </w:t>
      </w:r>
      <w:bookmarkStart w:id="2" w:name="_Hlk33713265"/>
      <w:r w:rsidR="00A10903" w:rsidRPr="005724ED">
        <w:rPr>
          <w:color w:val="auto"/>
        </w:rPr>
        <w:t>Despite the poor echocardiographic window, RV analysis shows good agreement with cardiac MR-deriv</w:t>
      </w:r>
      <w:r w:rsidR="003D657A" w:rsidRPr="005724ED">
        <w:rPr>
          <w:color w:val="auto"/>
        </w:rPr>
        <w:t>ed measurements</w:t>
      </w:r>
      <w:r w:rsidR="00412F9E" w:rsidRPr="005724ED">
        <w:rPr>
          <w:color w:val="auto"/>
        </w:rPr>
        <w:t xml:space="preserve"> considering the known systematic volume underestimation of 3D echocardiographic RV analysis compared to the gold-standard cardiac MR</w:t>
      </w:r>
      <w:r w:rsidR="00A10903" w:rsidRPr="005724ED">
        <w:rPr>
          <w:color w:val="auto"/>
        </w:rPr>
        <w:t xml:space="preserve"> (</w:t>
      </w:r>
      <w:r w:rsidR="00412F9E" w:rsidRPr="005724ED">
        <w:rPr>
          <w:color w:val="auto"/>
        </w:rPr>
        <w:t xml:space="preserve">RVEDV: 168 mL; RVESV: 99 mL; RVEF: </w:t>
      </w:r>
      <w:r w:rsidR="00A10903" w:rsidRPr="005724ED">
        <w:rPr>
          <w:color w:val="auto"/>
        </w:rPr>
        <w:t>4</w:t>
      </w:r>
      <w:r w:rsidR="005A4A15" w:rsidRPr="005724ED">
        <w:rPr>
          <w:color w:val="auto"/>
        </w:rPr>
        <w:t>1</w:t>
      </w:r>
      <w:r w:rsidR="00A10903" w:rsidRPr="005724ED">
        <w:rPr>
          <w:color w:val="auto"/>
        </w:rPr>
        <w:t>%).</w:t>
      </w:r>
      <w:bookmarkEnd w:id="2"/>
    </w:p>
    <w:p w14:paraId="1183ECA1" w14:textId="77777777" w:rsidR="0031026C" w:rsidRPr="005724ED" w:rsidRDefault="0031026C" w:rsidP="00DB327F">
      <w:pPr>
        <w:contextualSpacing/>
        <w:rPr>
          <w:color w:val="808080" w:themeColor="background1" w:themeShade="80"/>
        </w:rPr>
      </w:pPr>
    </w:p>
    <w:p w14:paraId="53E8DE2D" w14:textId="03074BCE" w:rsidR="007A4DD6" w:rsidRPr="00DB327F" w:rsidRDefault="006305D7" w:rsidP="00DB327F">
      <w:pPr>
        <w:contextualSpacing/>
        <w:rPr>
          <w:b/>
        </w:rPr>
      </w:pPr>
      <w:r w:rsidRPr="005724ED">
        <w:rPr>
          <w:b/>
        </w:rPr>
        <w:t>DISCUSSION</w:t>
      </w:r>
      <w:r w:rsidRPr="005724ED">
        <w:rPr>
          <w:b/>
          <w:bCs/>
        </w:rPr>
        <w:t xml:space="preserve">: </w:t>
      </w:r>
    </w:p>
    <w:p w14:paraId="5F5A92F3" w14:textId="0C7E76B0" w:rsidR="00AB18F4" w:rsidRDefault="00AB18F4" w:rsidP="00DB327F">
      <w:pPr>
        <w:contextualSpacing/>
        <w:rPr>
          <w:color w:val="auto"/>
        </w:rPr>
      </w:pPr>
      <w:r w:rsidRPr="005724ED">
        <w:rPr>
          <w:color w:val="auto"/>
        </w:rPr>
        <w:t>3D analysis of the RV represents an important step in everyday cardiology practice. In parallel with the growing interest of the morphology and function of the previously neglected cardiac chamber, these novel solutions provide clinically meaningful information</w:t>
      </w:r>
      <w:r w:rsidR="00993A80" w:rsidRPr="005724ED">
        <w:rPr>
          <w:color w:val="auto"/>
        </w:rPr>
        <w:t xml:space="preserve"> about the right side of the heart</w:t>
      </w:r>
      <w:r w:rsidRPr="005724ED">
        <w:rPr>
          <w:color w:val="auto"/>
        </w:rPr>
        <w:t>.</w:t>
      </w:r>
      <w:r w:rsidR="00902B0D" w:rsidRPr="005724ED">
        <w:rPr>
          <w:color w:val="auto"/>
        </w:rPr>
        <w:t xml:space="preserve"> While 3D acquisition has several aspects </w:t>
      </w:r>
      <w:r w:rsidR="00F5264D" w:rsidRPr="005724ED">
        <w:rPr>
          <w:color w:val="auto"/>
        </w:rPr>
        <w:t>that</w:t>
      </w:r>
      <w:r w:rsidR="00902B0D" w:rsidRPr="005724ED">
        <w:rPr>
          <w:color w:val="auto"/>
        </w:rPr>
        <w:t xml:space="preserve"> markedly differ from 2D echocardiographic imaging, by keeping special attention to the </w:t>
      </w:r>
      <w:r w:rsidR="00F5264D" w:rsidRPr="005724ED">
        <w:rPr>
          <w:color w:val="auto"/>
        </w:rPr>
        <w:t>critical</w:t>
      </w:r>
      <w:r w:rsidR="00902B0D" w:rsidRPr="005724ED">
        <w:rPr>
          <w:color w:val="auto"/>
        </w:rPr>
        <w:t xml:space="preserve"> points and by using a </w:t>
      </w:r>
      <w:r w:rsidR="00E761D3" w:rsidRPr="005724ED">
        <w:rPr>
          <w:color w:val="auto"/>
        </w:rPr>
        <w:t>thorough</w:t>
      </w:r>
      <w:r w:rsidR="00902B0D" w:rsidRPr="005724ED">
        <w:rPr>
          <w:color w:val="auto"/>
        </w:rPr>
        <w:t xml:space="preserve"> protocol</w:t>
      </w:r>
      <w:r w:rsidR="00F5264D" w:rsidRPr="005724ED">
        <w:rPr>
          <w:color w:val="auto"/>
        </w:rPr>
        <w:t>,</w:t>
      </w:r>
      <w:r w:rsidR="00902B0D" w:rsidRPr="005724ED">
        <w:rPr>
          <w:color w:val="auto"/>
        </w:rPr>
        <w:t xml:space="preserve"> 3D RV analysis may </w:t>
      </w:r>
      <w:r w:rsidR="00754F3C">
        <w:rPr>
          <w:color w:val="auto"/>
        </w:rPr>
        <w:t>progress</w:t>
      </w:r>
      <w:r w:rsidR="00902B0D" w:rsidRPr="005724ED">
        <w:rPr>
          <w:color w:val="auto"/>
        </w:rPr>
        <w:t xml:space="preserve"> from a scientific tool to an essential step of echocardiographic examination.</w:t>
      </w:r>
      <w:r w:rsidR="00123BCB" w:rsidRPr="005724ED">
        <w:rPr>
          <w:color w:val="auto"/>
        </w:rPr>
        <w:t xml:space="preserve"> With optimal image quality and proper expertise, RV volumetric analysis using echocardiography may take only a few minutes from acquisition to results</w:t>
      </w:r>
      <w:r w:rsidR="004A0D7F" w:rsidRPr="005724ED">
        <w:rPr>
          <w:color w:val="auto"/>
        </w:rPr>
        <w:t xml:space="preserve"> with high feasibility</w:t>
      </w:r>
      <w:r w:rsidR="004A0D7F" w:rsidRPr="005724ED">
        <w:rPr>
          <w:color w:val="auto"/>
        </w:rPr>
        <w:fldChar w:fldCharType="begin">
          <w:fldData xml:space="preserve">PEVuZE5vdGU+PENpdGU+PEF1dGhvcj5NZWR2ZWRvZnNreTwvQXV0aG9yPjxZZWFyPjIwMTU8L1ll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</w:fldData>
        </w:fldChar>
      </w:r>
      <w:r w:rsidR="00176E38" w:rsidRPr="005724ED">
        <w:rPr>
          <w:color w:val="auto"/>
        </w:rPr>
        <w:instrText xml:space="preserve"> ADDIN EN.CITE </w:instrText>
      </w:r>
      <w:r w:rsidR="00176E38" w:rsidRPr="005724ED">
        <w:rPr>
          <w:color w:val="auto"/>
        </w:rPr>
        <w:fldChar w:fldCharType="begin">
          <w:fldData xml:space="preserve">PEVuZE5vdGU+PENpdGU+PEF1dGhvcj5NZWR2ZWRvZnNreTwvQXV0aG9yPjxZZWFyPjIwMTU8L1ll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</w:fldData>
        </w:fldChar>
      </w:r>
      <w:r w:rsidR="00176E38" w:rsidRPr="005724ED">
        <w:rPr>
          <w:color w:val="auto"/>
        </w:rPr>
        <w:instrText xml:space="preserve"> ADDIN EN.CITE.DATA </w:instrText>
      </w:r>
      <w:r w:rsidR="00176E38" w:rsidRPr="005724ED">
        <w:rPr>
          <w:color w:val="auto"/>
        </w:rPr>
      </w:r>
      <w:r w:rsidR="00176E38" w:rsidRPr="005724ED">
        <w:rPr>
          <w:color w:val="auto"/>
        </w:rPr>
        <w:fldChar w:fldCharType="end"/>
      </w:r>
      <w:r w:rsidR="004A0D7F" w:rsidRPr="005724ED">
        <w:rPr>
          <w:color w:val="auto"/>
        </w:rPr>
      </w:r>
      <w:r w:rsidR="004A0D7F" w:rsidRPr="005724ED">
        <w:rPr>
          <w:color w:val="auto"/>
        </w:rPr>
        <w:fldChar w:fldCharType="separate"/>
      </w:r>
      <w:r w:rsidR="00176E38" w:rsidRPr="005724ED">
        <w:rPr>
          <w:noProof/>
          <w:color w:val="auto"/>
          <w:vertAlign w:val="superscript"/>
        </w:rPr>
        <w:t>13</w:t>
      </w:r>
      <w:r w:rsidR="004A0D7F" w:rsidRPr="005724ED">
        <w:rPr>
          <w:color w:val="auto"/>
        </w:rPr>
        <w:fldChar w:fldCharType="end"/>
      </w:r>
      <w:r w:rsidR="00220986" w:rsidRPr="005724ED">
        <w:rPr>
          <w:color w:val="auto"/>
        </w:rPr>
        <w:t>.</w:t>
      </w:r>
      <w:r w:rsidR="00123BCB" w:rsidRPr="005724ED">
        <w:rPr>
          <w:color w:val="auto"/>
        </w:rPr>
        <w:t xml:space="preserve"> </w:t>
      </w:r>
      <w:r w:rsidR="00220986" w:rsidRPr="005724ED">
        <w:rPr>
          <w:color w:val="auto"/>
        </w:rPr>
        <w:t xml:space="preserve">The significantly lower costs and </w:t>
      </w:r>
      <w:r w:rsidR="00754F3C">
        <w:rPr>
          <w:color w:val="auto"/>
        </w:rPr>
        <w:t>shorter</w:t>
      </w:r>
      <w:r w:rsidR="00220986" w:rsidRPr="005724ED">
        <w:rPr>
          <w:color w:val="auto"/>
        </w:rPr>
        <w:t xml:space="preserve"> procedure time</w:t>
      </w:r>
      <w:r w:rsidR="00123BCB" w:rsidRPr="005724ED">
        <w:rPr>
          <w:color w:val="auto"/>
        </w:rPr>
        <w:t xml:space="preserve"> make it an appealing alternative </w:t>
      </w:r>
      <w:r w:rsidR="00754F3C">
        <w:rPr>
          <w:color w:val="auto"/>
        </w:rPr>
        <w:t>to</w:t>
      </w:r>
      <w:r w:rsidR="00123BCB" w:rsidRPr="005724ED">
        <w:rPr>
          <w:color w:val="auto"/>
        </w:rPr>
        <w:t xml:space="preserve"> the gold standard cardiac MR examination in several cases.</w:t>
      </w:r>
    </w:p>
    <w:p w14:paraId="5498B6CA" w14:textId="77777777" w:rsidR="00DB327F" w:rsidRPr="005724ED" w:rsidRDefault="00DB327F" w:rsidP="00DB327F">
      <w:pPr>
        <w:contextualSpacing/>
        <w:rPr>
          <w:color w:val="auto"/>
        </w:rPr>
      </w:pPr>
    </w:p>
    <w:p w14:paraId="1E813702" w14:textId="53B46654" w:rsidR="00220986" w:rsidRDefault="00220986" w:rsidP="00DB327F">
      <w:pPr>
        <w:contextualSpacing/>
        <w:rPr>
          <w:color w:val="auto"/>
        </w:rPr>
      </w:pPr>
      <w:r w:rsidRPr="005724ED">
        <w:rPr>
          <w:color w:val="auto"/>
        </w:rPr>
        <w:t xml:space="preserve">Nevertheless, 3D analysis may not be feasible in every </w:t>
      </w:r>
      <w:r w:rsidR="003B3E06" w:rsidRPr="005724ED">
        <w:rPr>
          <w:color w:val="auto"/>
        </w:rPr>
        <w:t>scenario</w:t>
      </w:r>
      <w:r w:rsidRPr="005724ED">
        <w:rPr>
          <w:color w:val="auto"/>
        </w:rPr>
        <w:t>.</w:t>
      </w:r>
      <w:r w:rsidR="003B3E06" w:rsidRPr="005724ED">
        <w:rPr>
          <w:color w:val="auto"/>
        </w:rPr>
        <w:t xml:space="preserve"> The most important limitation factor is echocardiographic image quality: in patients with </w:t>
      </w:r>
      <w:r w:rsidR="00754F3C">
        <w:rPr>
          <w:color w:val="auto"/>
        </w:rPr>
        <w:t xml:space="preserve">a </w:t>
      </w:r>
      <w:r w:rsidR="003B3E06" w:rsidRPr="005724ED">
        <w:rPr>
          <w:color w:val="auto"/>
        </w:rPr>
        <w:t>poor 2D echocardiographic window, acceptable 3D image quality is rarely achievable. Still, it is important to mention that various maneuvers (lateral positioning of the probe, foreshortening, proper presets) may improve</w:t>
      </w:r>
      <w:r w:rsidR="00E761D3" w:rsidRPr="005724ED">
        <w:rPr>
          <w:color w:val="auto"/>
        </w:rPr>
        <w:t xml:space="preserve"> </w:t>
      </w:r>
      <w:r w:rsidR="003B3E06" w:rsidRPr="005724ED">
        <w:rPr>
          <w:color w:val="auto"/>
        </w:rPr>
        <w:t>3D image quality</w:t>
      </w:r>
      <w:r w:rsidR="00E761D3" w:rsidRPr="005724ED">
        <w:rPr>
          <w:color w:val="auto"/>
        </w:rPr>
        <w:t>.</w:t>
      </w:r>
      <w:r w:rsidR="005724ED">
        <w:rPr>
          <w:color w:val="auto"/>
        </w:rPr>
        <w:t xml:space="preserve"> </w:t>
      </w:r>
      <w:r w:rsidR="00E761D3" w:rsidRPr="005724ED">
        <w:rPr>
          <w:color w:val="auto"/>
        </w:rPr>
        <w:t>Suboptimal visualization of the RV outflow</w:t>
      </w:r>
      <w:r w:rsidR="00F5264D" w:rsidRPr="005724ED">
        <w:rPr>
          <w:color w:val="auto"/>
        </w:rPr>
        <w:t xml:space="preserve"> tract is not </w:t>
      </w:r>
      <w:proofErr w:type="gramStart"/>
      <w:r w:rsidR="00F5264D" w:rsidRPr="005724ED">
        <w:rPr>
          <w:color w:val="auto"/>
        </w:rPr>
        <w:t>uncommon,</w:t>
      </w:r>
      <w:proofErr w:type="gramEnd"/>
      <w:r w:rsidR="00F5264D" w:rsidRPr="005724ED">
        <w:rPr>
          <w:color w:val="auto"/>
        </w:rPr>
        <w:t xml:space="preserve"> however</w:t>
      </w:r>
      <w:r w:rsidR="00E761D3" w:rsidRPr="005724ED">
        <w:rPr>
          <w:color w:val="auto"/>
        </w:rPr>
        <w:t xml:space="preserve"> it is usually well tolerated by the RV analysis solutions providing reliable results.</w:t>
      </w:r>
      <w:r w:rsidR="003857D1" w:rsidRPr="005724ED">
        <w:rPr>
          <w:color w:val="auto"/>
        </w:rPr>
        <w:t xml:space="preserve"> Using 3D loops with stitching</w:t>
      </w:r>
      <w:r w:rsidR="00754F3C">
        <w:rPr>
          <w:color w:val="auto"/>
        </w:rPr>
        <w:t xml:space="preserve">, </w:t>
      </w:r>
      <w:r w:rsidR="003857D1" w:rsidRPr="005724ED">
        <w:rPr>
          <w:color w:val="auto"/>
        </w:rPr>
        <w:t>drop-ou</w:t>
      </w:r>
      <w:r w:rsidR="00754F3C">
        <w:rPr>
          <w:color w:val="auto"/>
        </w:rPr>
        <w:t>t</w:t>
      </w:r>
      <w:r w:rsidR="003857D1" w:rsidRPr="005724ED">
        <w:rPr>
          <w:color w:val="auto"/>
        </w:rPr>
        <w:t xml:space="preserve"> art</w:t>
      </w:r>
      <w:r w:rsidR="00F5264D" w:rsidRPr="005724ED">
        <w:rPr>
          <w:color w:val="auto"/>
        </w:rPr>
        <w:t>i</w:t>
      </w:r>
      <w:r w:rsidR="003857D1" w:rsidRPr="005724ED">
        <w:rPr>
          <w:color w:val="auto"/>
        </w:rPr>
        <w:t xml:space="preserve">facts are strongly discouraged, therefore, recording of multiple loops </w:t>
      </w:r>
      <w:r w:rsidR="004151A7" w:rsidRPr="005724ED">
        <w:rPr>
          <w:color w:val="auto"/>
        </w:rPr>
        <w:t xml:space="preserve">and </w:t>
      </w:r>
      <w:r w:rsidR="004151A7" w:rsidRPr="005724ED">
        <w:rPr>
          <w:color w:val="auto"/>
        </w:rPr>
        <w:lastRenderedPageBreak/>
        <w:t xml:space="preserve">post-acquisition control </w:t>
      </w:r>
      <w:r w:rsidR="003857D1" w:rsidRPr="005724ED">
        <w:rPr>
          <w:color w:val="auto"/>
        </w:rPr>
        <w:t>are highly recommended.</w:t>
      </w:r>
    </w:p>
    <w:p w14:paraId="0880001A" w14:textId="77777777" w:rsidR="00DB327F" w:rsidRPr="005724ED" w:rsidRDefault="00DB327F" w:rsidP="00DB327F">
      <w:pPr>
        <w:contextualSpacing/>
        <w:rPr>
          <w:color w:val="auto"/>
        </w:rPr>
      </w:pPr>
    </w:p>
    <w:p w14:paraId="34A51F5D" w14:textId="31954BFF" w:rsidR="00AB18F4" w:rsidRPr="005724ED" w:rsidRDefault="007931B7" w:rsidP="00DB327F">
      <w:pPr>
        <w:contextualSpacing/>
        <w:rPr>
          <w:color w:val="auto"/>
        </w:rPr>
      </w:pPr>
      <w:r w:rsidRPr="005724ED">
        <w:rPr>
          <w:color w:val="auto"/>
        </w:rPr>
        <w:t xml:space="preserve">3D </w:t>
      </w:r>
      <w:r w:rsidR="00177B06" w:rsidRPr="005724ED">
        <w:rPr>
          <w:color w:val="auto"/>
        </w:rPr>
        <w:t>examination</w:t>
      </w:r>
      <w:r w:rsidRPr="005724ED">
        <w:rPr>
          <w:color w:val="auto"/>
        </w:rPr>
        <w:t xml:space="preserve"> of the RV opens the possibility of</w:t>
      </w:r>
      <w:r w:rsidR="00676372" w:rsidRPr="005724ED">
        <w:rPr>
          <w:color w:val="auto"/>
        </w:rPr>
        <w:t xml:space="preserve"> 3D</w:t>
      </w:r>
      <w:r w:rsidRPr="005724ED">
        <w:rPr>
          <w:color w:val="auto"/>
        </w:rPr>
        <w:t xml:space="preserve"> RV deformation analysis and regional assessment of the chamber as well</w:t>
      </w:r>
      <w:r w:rsidR="004A0D7F" w:rsidRPr="005724ED">
        <w:rPr>
          <w:color w:val="auto"/>
        </w:rPr>
        <w:fldChar w:fldCharType="begin">
          <w:fldData xml:space="preserve">PEVuZE5vdGU+PENpdGU+PEF1dGhvcj5MYWthdG9zPC9BdXRob3I+PFllYXI+MjAxNzwvWWVhcj48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</w:fldData>
        </w:fldChar>
      </w:r>
      <w:r w:rsidR="00176E38" w:rsidRPr="005724ED">
        <w:rPr>
          <w:color w:val="auto"/>
        </w:rPr>
        <w:instrText xml:space="preserve"> ADDIN EN.CITE </w:instrText>
      </w:r>
      <w:r w:rsidR="00176E38" w:rsidRPr="005724ED">
        <w:rPr>
          <w:color w:val="auto"/>
        </w:rPr>
        <w:fldChar w:fldCharType="begin">
          <w:fldData xml:space="preserve">PEVuZE5vdGU+PENpdGU+PEF1dGhvcj5MYWthdG9zPC9BdXRob3I+PFllYXI+MjAxNzwvWWVhcj48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</w:fldData>
        </w:fldChar>
      </w:r>
      <w:r w:rsidR="00176E38" w:rsidRPr="005724ED">
        <w:rPr>
          <w:color w:val="auto"/>
        </w:rPr>
        <w:instrText xml:space="preserve"> ADDIN EN.CITE.DATA </w:instrText>
      </w:r>
      <w:r w:rsidR="00176E38" w:rsidRPr="005724ED">
        <w:rPr>
          <w:color w:val="auto"/>
        </w:rPr>
      </w:r>
      <w:r w:rsidR="00176E38" w:rsidRPr="005724ED">
        <w:rPr>
          <w:color w:val="auto"/>
        </w:rPr>
        <w:fldChar w:fldCharType="end"/>
      </w:r>
      <w:r w:rsidR="004A0D7F" w:rsidRPr="005724ED">
        <w:rPr>
          <w:color w:val="auto"/>
        </w:rPr>
      </w:r>
      <w:r w:rsidR="004A0D7F" w:rsidRPr="005724ED">
        <w:rPr>
          <w:color w:val="auto"/>
        </w:rPr>
        <w:fldChar w:fldCharType="separate"/>
      </w:r>
      <w:r w:rsidR="00176E38" w:rsidRPr="005724ED">
        <w:rPr>
          <w:noProof/>
          <w:color w:val="auto"/>
          <w:vertAlign w:val="superscript"/>
        </w:rPr>
        <w:t>14</w:t>
      </w:r>
      <w:r w:rsidR="004A0D7F" w:rsidRPr="005724ED">
        <w:rPr>
          <w:color w:val="auto"/>
        </w:rPr>
        <w:fldChar w:fldCharType="end"/>
      </w:r>
      <w:r w:rsidRPr="005724ED">
        <w:rPr>
          <w:color w:val="auto"/>
        </w:rPr>
        <w:t xml:space="preserve">. </w:t>
      </w:r>
      <w:r w:rsidR="005039A3" w:rsidRPr="005724ED">
        <w:rPr>
          <w:color w:val="auto"/>
        </w:rPr>
        <w:t>It is well known that maintained EF</w:t>
      </w:r>
      <w:r w:rsidR="00BA0B90" w:rsidRPr="005724ED">
        <w:rPr>
          <w:color w:val="auto"/>
        </w:rPr>
        <w:t xml:space="preserve"> </w:t>
      </w:r>
      <w:r w:rsidR="00676372" w:rsidRPr="005724ED">
        <w:rPr>
          <w:color w:val="auto"/>
        </w:rPr>
        <w:t xml:space="preserve">does not preclude significant changes </w:t>
      </w:r>
      <w:r w:rsidR="00F5264D" w:rsidRPr="005724ED">
        <w:rPr>
          <w:color w:val="auto"/>
        </w:rPr>
        <w:t>in</w:t>
      </w:r>
      <w:r w:rsidR="00676372" w:rsidRPr="005724ED">
        <w:rPr>
          <w:color w:val="auto"/>
        </w:rPr>
        <w:t xml:space="preserve"> RV mechanics</w:t>
      </w:r>
      <w:r w:rsidR="004A0D7F" w:rsidRPr="005724ED">
        <w:rPr>
          <w:color w:val="auto"/>
        </w:rPr>
        <w:fldChar w:fldCharType="begin"/>
      </w:r>
      <w:r w:rsidR="00CC2CDD" w:rsidRPr="005724ED">
        <w:rPr>
          <w:color w:val="auto"/>
        </w:rPr>
        <w:instrText xml:space="preserve"> ADDIN EN.CITE &lt;EndNote&gt;&lt;Cite&gt;&lt;Author&gt;Kovacs&lt;/Author&gt;&lt;Year&gt;2019&lt;/Year&gt;&lt;RecNum&gt;546&lt;/RecNum&gt;&lt;DisplayText&gt;&lt;style face="superscript"&gt;4&lt;/style&gt;&lt;/DisplayText&gt;&lt;record&gt;&lt;rec-number&gt;546&lt;/rec-number&gt;&lt;foreign-keys&gt;&lt;key app="EN" db-id="9ssxeddfnxrst1etdtj59t2r2s20zvsa25sd" timestamp="1565342190"&gt;546&lt;/key&gt;&lt;/foreign-keys&gt;&lt;ref-type name="Journal Article"&gt;17&lt;/ref-type&gt;&lt;contributors&gt;&lt;authors&gt;&lt;author&gt;Kovacs, A.&lt;/author&gt;&lt;author&gt;Lakatos, B.&lt;/author&gt;&lt;author&gt;Tokodi, M.&lt;/author&gt;&lt;author&gt;Merkely, B.&lt;/author&gt;&lt;/authors&gt;&lt;/contributors&gt;&lt;auth-address&gt;Semmelweis University Heart and Vascular Center, Varosmajor St. 68, Budapest, H-1122, Hungary. attila.kovacs@med.semmelweis-univ.hu.&amp;#xD;Semmelweis University Heart and Vascular Center, Varosmajor St. 68, Budapest, H-1122, Hungary.&lt;/auth-address&gt;&lt;titles&gt;&lt;title&gt;Right ventricular mechanical pattern in health and disease: beyond longitudinal shortening&lt;/title&gt;&lt;secondary-title&gt;Heart Fail Rev&lt;/secondary-title&gt;&lt;/titles&gt;&lt;periodical&gt;&lt;full-title&gt;Heart Fail Rev&lt;/full-title&gt;&lt;/periodical&gt;&lt;pages&gt;511-520&lt;/pages&gt;&lt;volume&gt;24&lt;/volume&gt;&lt;number&gt;4&lt;/number&gt;&lt;keywords&gt;&lt;keyword&gt;3D echocardiography&lt;/keyword&gt;&lt;keyword&gt;Heart failure&lt;/keyword&gt;&lt;keyword&gt;Pulmonary hypertension&lt;/keyword&gt;&lt;keyword&gt;Right ventricle&lt;/keyword&gt;&lt;keyword&gt;Speckle tracking&lt;/keyword&gt;&lt;/keywords&gt;&lt;dates&gt;&lt;year&gt;2019&lt;/year&gt;&lt;pub-dates&gt;&lt;date&gt;Jul&lt;/date&gt;&lt;/pub-dates&gt;&lt;/dates&gt;&lt;isbn&gt;1573-7322 (Electronic)&amp;#xD;1382-4147 (Linking)&lt;/isbn&gt;&lt;accession-num&gt;30852772&lt;/accession-num&gt;&lt;urls&gt;&lt;related-urls&gt;&lt;url&gt;http://www.ncbi.nlm.nih.gov/pubmed/30852772&lt;/url&gt;&lt;/related-urls&gt;&lt;/urls&gt;&lt;custom2&gt;6559995&lt;/custom2&gt;&lt;electronic-resource-num&gt;10.1007/s10741-019-09778-1&lt;/electronic-resource-num&gt;&lt;/record&gt;&lt;/Cite&gt;&lt;/EndNote&gt;</w:instrText>
      </w:r>
      <w:r w:rsidR="004A0D7F" w:rsidRPr="005724ED">
        <w:rPr>
          <w:color w:val="auto"/>
        </w:rPr>
        <w:fldChar w:fldCharType="separate"/>
      </w:r>
      <w:r w:rsidR="00CC2CDD" w:rsidRPr="005724ED">
        <w:rPr>
          <w:noProof/>
          <w:color w:val="auto"/>
          <w:vertAlign w:val="superscript"/>
        </w:rPr>
        <w:t>4</w:t>
      </w:r>
      <w:r w:rsidR="004A0D7F" w:rsidRPr="005724ED">
        <w:rPr>
          <w:color w:val="auto"/>
        </w:rPr>
        <w:fldChar w:fldCharType="end"/>
      </w:r>
      <w:r w:rsidR="00676372" w:rsidRPr="005724ED">
        <w:rPr>
          <w:color w:val="auto"/>
        </w:rPr>
        <w:t>.</w:t>
      </w:r>
      <w:r w:rsidR="00177B06" w:rsidRPr="005724ED">
        <w:rPr>
          <w:color w:val="auto"/>
        </w:rPr>
        <w:t xml:space="preserve"> Evaluation of RV deformation reveals distinct changes of RV contraction pattern in a wide variety of populations, such as post-cardiac surgery patients</w:t>
      </w:r>
      <w:r w:rsidR="004A0D7F" w:rsidRPr="005724ED">
        <w:rPr>
          <w:color w:val="auto"/>
        </w:rPr>
        <w:fldChar w:fldCharType="begin">
          <w:fldData xml:space="preserve">PEVuZE5vdGU+PENpdGU+PEF1dGhvcj5MYWthdG9zPC9BdXRob3I+PFllYXI+MjAxODwvWWVhcj48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</w:fldData>
        </w:fldChar>
      </w:r>
      <w:r w:rsidR="00176E38" w:rsidRPr="005724ED">
        <w:rPr>
          <w:color w:val="auto"/>
        </w:rPr>
        <w:instrText xml:space="preserve"> ADDIN EN.CITE </w:instrText>
      </w:r>
      <w:r w:rsidR="00176E38" w:rsidRPr="005724ED">
        <w:rPr>
          <w:color w:val="auto"/>
        </w:rPr>
        <w:fldChar w:fldCharType="begin">
          <w:fldData xml:space="preserve">PEVuZE5vdGU+PENpdGU+PEF1dGhvcj5MYWthdG9zPC9BdXRob3I+PFllYXI+MjAxODwvWWVhcj48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</w:fldData>
        </w:fldChar>
      </w:r>
      <w:r w:rsidR="00176E38" w:rsidRPr="005724ED">
        <w:rPr>
          <w:color w:val="auto"/>
        </w:rPr>
        <w:instrText xml:space="preserve"> ADDIN EN.CITE.DATA </w:instrText>
      </w:r>
      <w:r w:rsidR="00176E38" w:rsidRPr="005724ED">
        <w:rPr>
          <w:color w:val="auto"/>
        </w:rPr>
      </w:r>
      <w:r w:rsidR="00176E38" w:rsidRPr="005724ED">
        <w:rPr>
          <w:color w:val="auto"/>
        </w:rPr>
        <w:fldChar w:fldCharType="end"/>
      </w:r>
      <w:r w:rsidR="004A0D7F" w:rsidRPr="005724ED">
        <w:rPr>
          <w:color w:val="auto"/>
        </w:rPr>
      </w:r>
      <w:r w:rsidR="004A0D7F" w:rsidRPr="005724ED">
        <w:rPr>
          <w:color w:val="auto"/>
        </w:rPr>
        <w:fldChar w:fldCharType="separate"/>
      </w:r>
      <w:r w:rsidR="00176E38" w:rsidRPr="005724ED">
        <w:rPr>
          <w:noProof/>
          <w:color w:val="auto"/>
          <w:vertAlign w:val="superscript"/>
        </w:rPr>
        <w:t>15-17</w:t>
      </w:r>
      <w:r w:rsidR="004A0D7F" w:rsidRPr="005724ED">
        <w:rPr>
          <w:color w:val="auto"/>
        </w:rPr>
        <w:fldChar w:fldCharType="end"/>
      </w:r>
      <w:r w:rsidR="00177B06" w:rsidRPr="005724ED">
        <w:rPr>
          <w:color w:val="auto"/>
        </w:rPr>
        <w:t xml:space="preserve">, </w:t>
      </w:r>
      <w:r w:rsidR="00F409FB" w:rsidRPr="005724ED">
        <w:rPr>
          <w:color w:val="auto"/>
        </w:rPr>
        <w:t>congenital heart disease</w:t>
      </w:r>
      <w:r w:rsidR="004A0D7F" w:rsidRPr="005724ED">
        <w:rPr>
          <w:color w:val="auto"/>
        </w:rPr>
        <w:fldChar w:fldCharType="begin">
          <w:fldData xml:space="preserve">PEVuZE5vdGU+PENpdGU+PEF1dGhvcj5QZXR0ZXJzZW48L0F1dGhvcj48WWVhcj4yMDA3PC9ZZWFy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==
</w:fldData>
        </w:fldChar>
      </w:r>
      <w:r w:rsidR="00176E38" w:rsidRPr="005724ED">
        <w:rPr>
          <w:color w:val="auto"/>
        </w:rPr>
        <w:instrText xml:space="preserve"> ADDIN EN.CITE </w:instrText>
      </w:r>
      <w:r w:rsidR="00176E38" w:rsidRPr="005724ED">
        <w:rPr>
          <w:color w:val="auto"/>
        </w:rPr>
        <w:fldChar w:fldCharType="begin">
          <w:fldData xml:space="preserve">PEVuZE5vdGU+PENpdGU+PEF1dGhvcj5QZXR0ZXJzZW48L0F1dGhvcj48WWVhcj4yMDA3PC9ZZWFy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==
</w:fldData>
        </w:fldChar>
      </w:r>
      <w:r w:rsidR="00176E38" w:rsidRPr="005724ED">
        <w:rPr>
          <w:color w:val="auto"/>
        </w:rPr>
        <w:instrText xml:space="preserve"> ADDIN EN.CITE.DATA </w:instrText>
      </w:r>
      <w:r w:rsidR="00176E38" w:rsidRPr="005724ED">
        <w:rPr>
          <w:color w:val="auto"/>
        </w:rPr>
      </w:r>
      <w:r w:rsidR="00176E38" w:rsidRPr="005724ED">
        <w:rPr>
          <w:color w:val="auto"/>
        </w:rPr>
        <w:fldChar w:fldCharType="end"/>
      </w:r>
      <w:r w:rsidR="004A0D7F" w:rsidRPr="005724ED">
        <w:rPr>
          <w:color w:val="auto"/>
        </w:rPr>
      </w:r>
      <w:r w:rsidR="004A0D7F" w:rsidRPr="005724ED">
        <w:rPr>
          <w:color w:val="auto"/>
        </w:rPr>
        <w:fldChar w:fldCharType="separate"/>
      </w:r>
      <w:r w:rsidR="00176E38" w:rsidRPr="005724ED">
        <w:rPr>
          <w:noProof/>
          <w:color w:val="auto"/>
          <w:vertAlign w:val="superscript"/>
        </w:rPr>
        <w:t>18</w:t>
      </w:r>
      <w:r w:rsidR="004A0D7F" w:rsidRPr="005724ED">
        <w:rPr>
          <w:color w:val="auto"/>
        </w:rPr>
        <w:fldChar w:fldCharType="end"/>
      </w:r>
      <w:r w:rsidR="00F409FB" w:rsidRPr="005724ED">
        <w:rPr>
          <w:color w:val="auto"/>
        </w:rPr>
        <w:t xml:space="preserve">, </w:t>
      </w:r>
      <w:r w:rsidR="00177B06" w:rsidRPr="005724ED">
        <w:rPr>
          <w:color w:val="auto"/>
        </w:rPr>
        <w:t>pulmonary arterial hypertension</w:t>
      </w:r>
      <w:r w:rsidR="004A0D7F" w:rsidRPr="005724ED">
        <w:rPr>
          <w:color w:val="auto"/>
        </w:rPr>
        <w:fldChar w:fldCharType="begin">
          <w:fldData xml:space="preserve">PEVuZE5vdGU+PENpdGU+PEF1dGhvcj5Nb2Nlcmk8L0F1dGhvcj48WWVhcj4yMDE3PC9ZZWFyPjxS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</w:fldData>
        </w:fldChar>
      </w:r>
      <w:r w:rsidR="00176E38" w:rsidRPr="005724ED">
        <w:rPr>
          <w:color w:val="auto"/>
        </w:rPr>
        <w:instrText xml:space="preserve"> ADDIN EN.CITE </w:instrText>
      </w:r>
      <w:r w:rsidR="00176E38" w:rsidRPr="005724ED">
        <w:rPr>
          <w:color w:val="auto"/>
        </w:rPr>
        <w:fldChar w:fldCharType="begin">
          <w:fldData xml:space="preserve">PEVuZE5vdGU+PENpdGU+PEF1dGhvcj5Nb2Nlcmk8L0F1dGhvcj48WWVhcj4yMDE3PC9ZZWFyPjxS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</w:fldData>
        </w:fldChar>
      </w:r>
      <w:r w:rsidR="00176E38" w:rsidRPr="005724ED">
        <w:rPr>
          <w:color w:val="auto"/>
        </w:rPr>
        <w:instrText xml:space="preserve"> ADDIN EN.CITE.DATA </w:instrText>
      </w:r>
      <w:r w:rsidR="00176E38" w:rsidRPr="005724ED">
        <w:rPr>
          <w:color w:val="auto"/>
        </w:rPr>
      </w:r>
      <w:r w:rsidR="00176E38" w:rsidRPr="005724ED">
        <w:rPr>
          <w:color w:val="auto"/>
        </w:rPr>
        <w:fldChar w:fldCharType="end"/>
      </w:r>
      <w:r w:rsidR="004A0D7F" w:rsidRPr="005724ED">
        <w:rPr>
          <w:color w:val="auto"/>
        </w:rPr>
      </w:r>
      <w:r w:rsidR="004A0D7F" w:rsidRPr="005724ED">
        <w:rPr>
          <w:color w:val="auto"/>
        </w:rPr>
        <w:fldChar w:fldCharType="separate"/>
      </w:r>
      <w:r w:rsidR="00176E38" w:rsidRPr="005724ED">
        <w:rPr>
          <w:noProof/>
          <w:color w:val="auto"/>
          <w:vertAlign w:val="superscript"/>
        </w:rPr>
        <w:t>19-21</w:t>
      </w:r>
      <w:r w:rsidR="004A0D7F" w:rsidRPr="005724ED">
        <w:rPr>
          <w:color w:val="auto"/>
        </w:rPr>
        <w:fldChar w:fldCharType="end"/>
      </w:r>
      <w:r w:rsidR="00F5264D" w:rsidRPr="005724ED">
        <w:rPr>
          <w:color w:val="auto"/>
        </w:rPr>
        <w:t>,</w:t>
      </w:r>
      <w:r w:rsidR="004A0D7F" w:rsidRPr="005724ED">
        <w:rPr>
          <w:color w:val="auto"/>
        </w:rPr>
        <w:t xml:space="preserve"> and</w:t>
      </w:r>
      <w:r w:rsidR="00177B06" w:rsidRPr="005724ED">
        <w:rPr>
          <w:color w:val="auto"/>
        </w:rPr>
        <w:t xml:space="preserve"> elite athlete</w:t>
      </w:r>
      <w:r w:rsidR="00F409FB" w:rsidRPr="005724ED">
        <w:rPr>
          <w:color w:val="auto"/>
        </w:rPr>
        <w:t>s</w:t>
      </w:r>
      <w:r w:rsidR="004A0D7F" w:rsidRPr="005724ED">
        <w:rPr>
          <w:color w:val="auto"/>
        </w:rPr>
        <w:fldChar w:fldCharType="begin"/>
      </w:r>
      <w:r w:rsidR="00176E38" w:rsidRPr="005724ED">
        <w:rPr>
          <w:color w:val="auto"/>
        </w:rPr>
        <w:instrText xml:space="preserve"> ADDIN EN.CITE &lt;EndNote&gt;&lt;Cite&gt;&lt;Author&gt;Lakatos&lt;/Author&gt;&lt;Year&gt;2018&lt;/Year&gt;&lt;RecNum&gt;381&lt;/RecNum&gt;&lt;DisplayText&gt;&lt;style face="superscript"&gt;22&lt;/style&gt;&lt;/DisplayText&gt;&lt;record&gt;&lt;rec-number&gt;381&lt;/rec-number&gt;&lt;foreign-keys&gt;&lt;key app="EN" db-id="9ssxeddfnxrst1etdtj59t2r2s20zvsa25sd" timestamp="1537474042"&gt;381&lt;/key&gt;&lt;/foreign-keys&gt;&lt;ref-type name="Journal Article"&gt;17&lt;/ref-type&gt;&lt;contributors&gt;&lt;authors&gt;&lt;author&gt;Lakatos, B. K.&lt;/author&gt;&lt;author&gt;Kiss, O.&lt;/author&gt;&lt;author&gt;Tokodi, M.&lt;/author&gt;&lt;author&gt;Toser, Z.&lt;/author&gt;&lt;author&gt;Sydo, N.&lt;/author&gt;&lt;author&gt;Merkely, G.&lt;/author&gt;&lt;author&gt;Babity, M.&lt;/author&gt;&lt;author&gt;Szilagyi, M.&lt;/author&gt;&lt;author&gt;Komocsin, Z.&lt;/author&gt;&lt;author&gt;Bognar, C.&lt;/author&gt;&lt;author&gt;Kovacs, A.&lt;/author&gt;&lt;author&gt;Merkely, B.&lt;/author&gt;&lt;/authors&gt;&lt;/contributors&gt;&lt;auth-address&gt;Heart and Vascular Center, Hungary.&lt;/auth-address&gt;&lt;titles&gt;&lt;title&gt;Exercise-induced shift in right ventricular contraction pattern: novel marker of athlete&amp;apos;s heart?&lt;/title&gt;&lt;secondary-title&gt;Am J Physiol Heart Circ Physiol&lt;/secondary-title&gt;&lt;/titles&gt;&lt;periodical&gt;&lt;full-title&gt;Am J Physiol Heart Circ Physiol&lt;/full-title&gt;&lt;/periodical&gt;&lt;keywords&gt;&lt;keyword&gt;echocardiography&lt;/keyword&gt;&lt;keyword&gt;exercise&lt;/keyword&gt;&lt;keyword&gt;exercise testing&lt;/keyword&gt;&lt;keyword&gt;right ventricle&lt;/keyword&gt;&lt;/keywords&gt;&lt;dates&gt;&lt;year&gt;2018&lt;/year&gt;&lt;pub-dates&gt;&lt;date&gt;Sep 14&lt;/date&gt;&lt;/pub-dates&gt;&lt;/dates&gt;&lt;isbn&gt;1522-1539 (Electronic)&amp;#xD;0363-6135 (Linking)&lt;/isbn&gt;&lt;accession-num&gt;30216120&lt;/accession-num&gt;&lt;urls&gt;&lt;related-urls&gt;&lt;url&gt;http://www.ncbi.nlm.nih.gov/pubmed/30216120&lt;/url&gt;&lt;/related-urls&gt;&lt;/urls&gt;&lt;electronic-resource-num&gt;10.1152/ajpheart.00304.2018&lt;/electronic-resource-num&gt;&lt;/record&gt;&lt;/Cite&gt;&lt;/EndNote&gt;</w:instrText>
      </w:r>
      <w:r w:rsidR="004A0D7F" w:rsidRPr="005724ED">
        <w:rPr>
          <w:color w:val="auto"/>
        </w:rPr>
        <w:fldChar w:fldCharType="separate"/>
      </w:r>
      <w:r w:rsidR="00176E38" w:rsidRPr="005724ED">
        <w:rPr>
          <w:noProof/>
          <w:color w:val="auto"/>
          <w:vertAlign w:val="superscript"/>
        </w:rPr>
        <w:t>22</w:t>
      </w:r>
      <w:r w:rsidR="004A0D7F" w:rsidRPr="005724ED">
        <w:rPr>
          <w:color w:val="auto"/>
        </w:rPr>
        <w:fldChar w:fldCharType="end"/>
      </w:r>
      <w:r w:rsidR="00F409FB" w:rsidRPr="005724ED">
        <w:rPr>
          <w:color w:val="auto"/>
        </w:rPr>
        <w:t>.</w:t>
      </w:r>
      <w:r w:rsidR="00177B06" w:rsidRPr="005724ED">
        <w:rPr>
          <w:color w:val="auto"/>
        </w:rPr>
        <w:t xml:space="preserve"> Moreover, measurement of </w:t>
      </w:r>
      <w:r w:rsidR="00F409FB" w:rsidRPr="005724ED">
        <w:rPr>
          <w:color w:val="auto"/>
        </w:rPr>
        <w:t>segmental</w:t>
      </w:r>
      <w:r w:rsidR="00177B06" w:rsidRPr="005724ED">
        <w:rPr>
          <w:color w:val="auto"/>
        </w:rPr>
        <w:t xml:space="preserve"> morphology and function may be of high interest in diseases where </w:t>
      </w:r>
      <w:r w:rsidR="00F409FB" w:rsidRPr="005724ED">
        <w:rPr>
          <w:color w:val="auto"/>
        </w:rPr>
        <w:t>regional remodeling of the RV is expected, such as arrhythmogenic cardiomyopathy</w:t>
      </w:r>
      <w:r w:rsidR="004A0D7F" w:rsidRPr="005724ED">
        <w:rPr>
          <w:color w:val="auto"/>
        </w:rPr>
        <w:fldChar w:fldCharType="begin">
          <w:fldData xml:space="preserve">PEVuZE5vdGU+PENpdGU+PEF1dGhvcj5Db3JyYWRvPC9BdXRob3I+PFllYXI+MjAxOTwvWWVhcj48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</w:fldData>
        </w:fldChar>
      </w:r>
      <w:r w:rsidR="00176E38" w:rsidRPr="005724ED">
        <w:rPr>
          <w:color w:val="auto"/>
        </w:rPr>
        <w:instrText xml:space="preserve"> ADDIN EN.CITE </w:instrText>
      </w:r>
      <w:r w:rsidR="00176E38" w:rsidRPr="005724ED">
        <w:rPr>
          <w:color w:val="auto"/>
        </w:rPr>
        <w:fldChar w:fldCharType="begin">
          <w:fldData xml:space="preserve">PEVuZE5vdGU+PENpdGU+PEF1dGhvcj5Db3JyYWRvPC9BdXRob3I+PFllYXI+MjAxOTwvWWVhcj48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</w:fldData>
        </w:fldChar>
      </w:r>
      <w:r w:rsidR="00176E38" w:rsidRPr="005724ED">
        <w:rPr>
          <w:color w:val="auto"/>
        </w:rPr>
        <w:instrText xml:space="preserve"> ADDIN EN.CITE.DATA </w:instrText>
      </w:r>
      <w:r w:rsidR="00176E38" w:rsidRPr="005724ED">
        <w:rPr>
          <w:color w:val="auto"/>
        </w:rPr>
      </w:r>
      <w:r w:rsidR="00176E38" w:rsidRPr="005724ED">
        <w:rPr>
          <w:color w:val="auto"/>
        </w:rPr>
        <w:fldChar w:fldCharType="end"/>
      </w:r>
      <w:r w:rsidR="004A0D7F" w:rsidRPr="005724ED">
        <w:rPr>
          <w:color w:val="auto"/>
        </w:rPr>
      </w:r>
      <w:r w:rsidR="004A0D7F" w:rsidRPr="005724ED">
        <w:rPr>
          <w:color w:val="auto"/>
        </w:rPr>
        <w:fldChar w:fldCharType="separate"/>
      </w:r>
      <w:r w:rsidR="00176E38" w:rsidRPr="005724ED">
        <w:rPr>
          <w:noProof/>
          <w:color w:val="auto"/>
          <w:vertAlign w:val="superscript"/>
        </w:rPr>
        <w:t>23</w:t>
      </w:r>
      <w:r w:rsidR="004A0D7F" w:rsidRPr="005724ED">
        <w:rPr>
          <w:color w:val="auto"/>
        </w:rPr>
        <w:fldChar w:fldCharType="end"/>
      </w:r>
      <w:r w:rsidR="00F409FB" w:rsidRPr="005724ED">
        <w:rPr>
          <w:color w:val="auto"/>
        </w:rPr>
        <w:t xml:space="preserve"> or congen</w:t>
      </w:r>
      <w:r w:rsidR="00542439" w:rsidRPr="005724ED">
        <w:rPr>
          <w:color w:val="auto"/>
        </w:rPr>
        <w:t>i</w:t>
      </w:r>
      <w:r w:rsidR="00F409FB" w:rsidRPr="005724ED">
        <w:rPr>
          <w:color w:val="auto"/>
        </w:rPr>
        <w:t>tal heart disease patients</w:t>
      </w:r>
      <w:r w:rsidR="004A0D7F" w:rsidRPr="005724ED">
        <w:rPr>
          <w:color w:val="auto"/>
        </w:rPr>
        <w:fldChar w:fldCharType="begin">
          <w:fldData xml:space="preserve">PEVuZE5vdGU+PENpdGU+PEF1dGhvcj5MdW88L0F1dGhvcj48WWVhcj4yMDE3PC9ZZWFyPjxSZWNO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</w:fldData>
        </w:fldChar>
      </w:r>
      <w:r w:rsidR="00176E38" w:rsidRPr="005724ED">
        <w:rPr>
          <w:color w:val="auto"/>
        </w:rPr>
        <w:instrText xml:space="preserve"> ADDIN EN.CITE </w:instrText>
      </w:r>
      <w:r w:rsidR="00176E38" w:rsidRPr="005724ED">
        <w:rPr>
          <w:color w:val="auto"/>
        </w:rPr>
        <w:fldChar w:fldCharType="begin">
          <w:fldData xml:space="preserve">PEVuZE5vdGU+PENpdGU+PEF1dGhvcj5MdW88L0F1dGhvcj48WWVhcj4yMDE3PC9ZZWFyPjxSZWNO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</w:fldData>
        </w:fldChar>
      </w:r>
      <w:r w:rsidR="00176E38" w:rsidRPr="005724ED">
        <w:rPr>
          <w:color w:val="auto"/>
        </w:rPr>
        <w:instrText xml:space="preserve"> ADDIN EN.CITE.DATA </w:instrText>
      </w:r>
      <w:r w:rsidR="00176E38" w:rsidRPr="005724ED">
        <w:rPr>
          <w:color w:val="auto"/>
        </w:rPr>
      </w:r>
      <w:r w:rsidR="00176E38" w:rsidRPr="005724ED">
        <w:rPr>
          <w:color w:val="auto"/>
        </w:rPr>
        <w:fldChar w:fldCharType="end"/>
      </w:r>
      <w:r w:rsidR="004A0D7F" w:rsidRPr="005724ED">
        <w:rPr>
          <w:color w:val="auto"/>
        </w:rPr>
      </w:r>
      <w:r w:rsidR="004A0D7F" w:rsidRPr="005724ED">
        <w:rPr>
          <w:color w:val="auto"/>
        </w:rPr>
        <w:fldChar w:fldCharType="separate"/>
      </w:r>
      <w:r w:rsidR="00176E38" w:rsidRPr="005724ED">
        <w:rPr>
          <w:noProof/>
          <w:color w:val="auto"/>
          <w:vertAlign w:val="superscript"/>
        </w:rPr>
        <w:t>24</w:t>
      </w:r>
      <w:r w:rsidR="004A0D7F" w:rsidRPr="005724ED">
        <w:rPr>
          <w:color w:val="auto"/>
        </w:rPr>
        <w:fldChar w:fldCharType="end"/>
      </w:r>
      <w:r w:rsidR="00F409FB" w:rsidRPr="005724ED">
        <w:rPr>
          <w:color w:val="auto"/>
        </w:rPr>
        <w:t>.</w:t>
      </w:r>
      <w:r w:rsidR="002A0ED1" w:rsidRPr="005724ED">
        <w:rPr>
          <w:color w:val="auto"/>
        </w:rPr>
        <w:t xml:space="preserve"> In conclusion, post-processing of 3D RV data may provide novel parameters of the chamber with incremental diagnostic and prognostic value.</w:t>
      </w:r>
    </w:p>
    <w:p w14:paraId="78728D18" w14:textId="706614AE" w:rsidR="00014314" w:rsidRPr="005724ED" w:rsidRDefault="00014314" w:rsidP="00DB327F">
      <w:pPr>
        <w:contextualSpacing/>
        <w:rPr>
          <w:color w:val="auto"/>
        </w:rPr>
      </w:pPr>
    </w:p>
    <w:p w14:paraId="1734505F" w14:textId="628EDC47" w:rsidR="00AA03DF" w:rsidRPr="005724ED" w:rsidRDefault="00AA03DF" w:rsidP="00DB327F">
      <w:pPr>
        <w:pStyle w:val="NormalWeb"/>
        <w:spacing w:before="0" w:beforeAutospacing="0" w:after="0" w:afterAutospacing="0"/>
        <w:contextualSpacing/>
        <w:rPr>
          <w:color w:val="808080"/>
        </w:rPr>
      </w:pPr>
      <w:r w:rsidRPr="005724ED">
        <w:rPr>
          <w:b/>
          <w:bCs/>
        </w:rPr>
        <w:t xml:space="preserve">ACKNOWLEDGMENTS: </w:t>
      </w:r>
    </w:p>
    <w:p w14:paraId="626A41AB" w14:textId="6656F26D" w:rsidR="00C17BFF" w:rsidRPr="005724ED" w:rsidRDefault="00542439" w:rsidP="00DB327F">
      <w:pPr>
        <w:contextualSpacing/>
      </w:pPr>
      <w:r w:rsidRPr="005724ED">
        <w:t>This work was supported by the National Research, Development</w:t>
      </w:r>
      <w:r w:rsidR="00F5264D" w:rsidRPr="005724ED">
        <w:t>,</w:t>
      </w:r>
      <w:r w:rsidRPr="005724ED">
        <w:t xml:space="preserve"> and Innovation Office NKFIH of Hungary (“National Heart Program” NVKP_16-1-2016-0017; and K 120277 to BM) and by the Arrhythmia Research Foundation</w:t>
      </w:r>
      <w:r w:rsidR="00D51F27" w:rsidRPr="005724ED">
        <w:t>.</w:t>
      </w:r>
    </w:p>
    <w:p w14:paraId="02536CAC" w14:textId="50FCDE9B" w:rsidR="00D51F27" w:rsidRPr="005724ED" w:rsidRDefault="00D51F27" w:rsidP="00DB327F">
      <w:pPr>
        <w:contextualSpacing/>
      </w:pPr>
    </w:p>
    <w:p w14:paraId="7EE0D6F8" w14:textId="14329128" w:rsidR="0074768F" w:rsidRPr="005724ED" w:rsidRDefault="00D51F27" w:rsidP="00DB327F">
      <w:pPr>
        <w:contextualSpacing/>
        <w:rPr>
          <w:b/>
        </w:rPr>
      </w:pPr>
      <w:r w:rsidRPr="005724ED">
        <w:rPr>
          <w:b/>
        </w:rPr>
        <w:t>REFERENCES:</w:t>
      </w:r>
    </w:p>
    <w:p w14:paraId="53772D40" w14:textId="039E3F49" w:rsidR="00176E38" w:rsidRPr="005724ED" w:rsidRDefault="0074768F" w:rsidP="00DB327F">
      <w:pPr>
        <w:pStyle w:val="EndNoteBibliography"/>
        <w:contextualSpacing/>
      </w:pPr>
      <w:r w:rsidRPr="005724ED">
        <w:rPr>
          <w:b/>
        </w:rPr>
        <w:fldChar w:fldCharType="begin"/>
      </w:r>
      <w:r w:rsidRPr="005724ED">
        <w:rPr>
          <w:b/>
        </w:rPr>
        <w:instrText xml:space="preserve"> ADDIN EN.REFLIST </w:instrText>
      </w:r>
      <w:r w:rsidRPr="005724ED">
        <w:rPr>
          <w:b/>
        </w:rPr>
        <w:fldChar w:fldCharType="separate"/>
      </w:r>
      <w:r w:rsidR="00176E38" w:rsidRPr="005724ED">
        <w:t>1</w:t>
      </w:r>
      <w:r w:rsidR="00176E38" w:rsidRPr="005724ED">
        <w:tab/>
        <w:t>Edler, I.</w:t>
      </w:r>
      <w:r w:rsidR="00DB327F">
        <w:t xml:space="preserve">, </w:t>
      </w:r>
      <w:r w:rsidR="00176E38" w:rsidRPr="005724ED">
        <w:t xml:space="preserve">Lindstrom, K. The history of echocardiography. </w:t>
      </w:r>
      <w:r w:rsidR="003D1590">
        <w:rPr>
          <w:i/>
        </w:rPr>
        <w:t>Ultrasound in Medicine and Biology</w:t>
      </w:r>
      <w:r w:rsidR="00176E38" w:rsidRPr="005724ED">
        <w:rPr>
          <w:i/>
        </w:rPr>
        <w:t>.</w:t>
      </w:r>
      <w:r w:rsidR="00176E38" w:rsidRPr="005724ED">
        <w:t xml:space="preserve"> </w:t>
      </w:r>
      <w:r w:rsidR="00176E38" w:rsidRPr="005724ED">
        <w:rPr>
          <w:b/>
        </w:rPr>
        <w:t>30</w:t>
      </w:r>
      <w:r w:rsidR="00176E38" w:rsidRPr="005724ED">
        <w:t xml:space="preserve"> (12), 1565-1644</w:t>
      </w:r>
      <w:r w:rsidR="00DB327F">
        <w:t xml:space="preserve"> (</w:t>
      </w:r>
      <w:r w:rsidR="00176E38" w:rsidRPr="005724ED">
        <w:t>2004).</w:t>
      </w:r>
    </w:p>
    <w:p w14:paraId="59D46CDE" w14:textId="3B285352" w:rsidR="00176E38" w:rsidRPr="005724ED" w:rsidRDefault="00176E38" w:rsidP="00DB327F">
      <w:pPr>
        <w:pStyle w:val="EndNoteBibliography"/>
        <w:contextualSpacing/>
      </w:pPr>
      <w:r w:rsidRPr="005724ED">
        <w:t>2</w:t>
      </w:r>
      <w:r w:rsidRPr="005724ED">
        <w:tab/>
        <w:t>Ho, S. Y.</w:t>
      </w:r>
      <w:r w:rsidR="00DB327F">
        <w:t xml:space="preserve">, </w:t>
      </w:r>
      <w:r w:rsidRPr="005724ED">
        <w:t xml:space="preserve">Nihoyannopoulos, P. Anatomy, echocardiography, and normal right ventricular dimensions. </w:t>
      </w:r>
      <w:r w:rsidRPr="005724ED">
        <w:rPr>
          <w:i/>
        </w:rPr>
        <w:t>Heart.</w:t>
      </w:r>
      <w:r w:rsidRPr="005724ED">
        <w:t xml:space="preserve"> </w:t>
      </w:r>
      <w:r w:rsidRPr="005724ED">
        <w:rPr>
          <w:b/>
        </w:rPr>
        <w:t>92 Suppl 1</w:t>
      </w:r>
      <w:r w:rsidR="003D1590" w:rsidRPr="003D1590">
        <w:rPr>
          <w:bCs/>
        </w:rPr>
        <w:t>,</w:t>
      </w:r>
      <w:r w:rsidRPr="005724ED">
        <w:t xml:space="preserve"> i2-13</w:t>
      </w:r>
      <w:r w:rsidR="00DB327F">
        <w:t xml:space="preserve"> (</w:t>
      </w:r>
      <w:r w:rsidRPr="005724ED">
        <w:t>2006).</w:t>
      </w:r>
    </w:p>
    <w:p w14:paraId="5C6F8994" w14:textId="18D1DA6D" w:rsidR="00176E38" w:rsidRPr="005724ED" w:rsidRDefault="00176E38" w:rsidP="00DB327F">
      <w:pPr>
        <w:pStyle w:val="EndNoteBibliography"/>
        <w:contextualSpacing/>
      </w:pPr>
      <w:r w:rsidRPr="005724ED">
        <w:t>3</w:t>
      </w:r>
      <w:r w:rsidRPr="005724ED">
        <w:tab/>
        <w:t>Genovese, D</w:t>
      </w:r>
      <w:r w:rsidR="00DB327F" w:rsidRPr="00DB327F">
        <w:t>. et al.</w:t>
      </w:r>
      <w:r w:rsidRPr="005724ED">
        <w:t xml:space="preserve"> Comparison Between Four-Chamber and Right Ventricular-Focused Views for the Quantitative Evaluation of Right Ventricular Size and Function. </w:t>
      </w:r>
      <w:r w:rsidR="003D1590">
        <w:rPr>
          <w:i/>
        </w:rPr>
        <w:t>Journal of the American Society of Echocardiography</w:t>
      </w:r>
      <w:r w:rsidRPr="005724ED">
        <w:rPr>
          <w:i/>
        </w:rPr>
        <w:t>.</w:t>
      </w:r>
      <w:r w:rsidRPr="005724ED">
        <w:t xml:space="preserve"> </w:t>
      </w:r>
      <w:r w:rsidRPr="005724ED">
        <w:rPr>
          <w:b/>
        </w:rPr>
        <w:t>32</w:t>
      </w:r>
      <w:r w:rsidRPr="005724ED">
        <w:t xml:space="preserve"> (4), 484-494</w:t>
      </w:r>
      <w:r w:rsidR="00DB327F">
        <w:t xml:space="preserve"> (</w:t>
      </w:r>
      <w:r w:rsidRPr="005724ED">
        <w:t>201</w:t>
      </w:r>
      <w:bookmarkStart w:id="3" w:name="_GoBack"/>
      <w:bookmarkEnd w:id="3"/>
      <w:r w:rsidRPr="005724ED">
        <w:t>9).</w:t>
      </w:r>
    </w:p>
    <w:p w14:paraId="767F925A" w14:textId="2AA0F148" w:rsidR="00176E38" w:rsidRPr="005724ED" w:rsidRDefault="00176E38" w:rsidP="00DB327F">
      <w:pPr>
        <w:pStyle w:val="EndNoteBibliography"/>
        <w:contextualSpacing/>
      </w:pPr>
      <w:r w:rsidRPr="005724ED">
        <w:t>4</w:t>
      </w:r>
      <w:r w:rsidRPr="005724ED">
        <w:tab/>
        <w:t>Kovacs, A., Lakatos, B., Tokodi, M.</w:t>
      </w:r>
      <w:r w:rsidR="00DB327F">
        <w:t xml:space="preserve">, </w:t>
      </w:r>
      <w:r w:rsidRPr="005724ED">
        <w:t xml:space="preserve">Merkely, B. Right ventricular mechanical pattern in health and disease: beyond longitudinal shortening. </w:t>
      </w:r>
      <w:r w:rsidR="003D1590">
        <w:rPr>
          <w:i/>
        </w:rPr>
        <w:t>Heart Failure Reviews</w:t>
      </w:r>
      <w:r w:rsidRPr="005724ED">
        <w:rPr>
          <w:i/>
        </w:rPr>
        <w:t>.</w:t>
      </w:r>
      <w:r w:rsidRPr="005724ED">
        <w:t xml:space="preserve"> </w:t>
      </w:r>
      <w:r w:rsidRPr="005724ED">
        <w:rPr>
          <w:b/>
        </w:rPr>
        <w:t>24</w:t>
      </w:r>
      <w:r w:rsidRPr="005724ED">
        <w:t xml:space="preserve"> (4), 511-520</w:t>
      </w:r>
      <w:r w:rsidR="003D1590">
        <w:t xml:space="preserve"> </w:t>
      </w:r>
      <w:r w:rsidR="00DB327F">
        <w:t>(</w:t>
      </w:r>
      <w:r w:rsidRPr="005724ED">
        <w:t>2019).</w:t>
      </w:r>
    </w:p>
    <w:p w14:paraId="2E899C1A" w14:textId="516DFCEA" w:rsidR="00176E38" w:rsidRPr="005724ED" w:rsidRDefault="00176E38" w:rsidP="00DB327F">
      <w:pPr>
        <w:pStyle w:val="EndNoteBibliography"/>
        <w:contextualSpacing/>
      </w:pPr>
      <w:r w:rsidRPr="005724ED">
        <w:t>5</w:t>
      </w:r>
      <w:r w:rsidRPr="005724ED">
        <w:tab/>
        <w:t>Antoni, M. L</w:t>
      </w:r>
      <w:r w:rsidR="00DB327F" w:rsidRPr="00DB327F">
        <w:t>. et al.</w:t>
      </w:r>
      <w:r w:rsidRPr="005724ED">
        <w:t xml:space="preserve"> Prognostic value of right ventricular function in patients after acute myocardial infarction treated with primary percutaneous coronary intervention. </w:t>
      </w:r>
      <w:r w:rsidR="003D1590">
        <w:rPr>
          <w:i/>
        </w:rPr>
        <w:t>Circulation: Cardiovascular Imaging</w:t>
      </w:r>
      <w:r w:rsidRPr="005724ED">
        <w:rPr>
          <w:i/>
        </w:rPr>
        <w:t>.</w:t>
      </w:r>
      <w:r w:rsidRPr="005724ED">
        <w:t xml:space="preserve"> </w:t>
      </w:r>
      <w:r w:rsidRPr="005724ED">
        <w:rPr>
          <w:b/>
        </w:rPr>
        <w:t>3</w:t>
      </w:r>
      <w:r w:rsidRPr="005724ED">
        <w:t xml:space="preserve"> (3), 264-271</w:t>
      </w:r>
      <w:r w:rsidR="00DB327F">
        <w:t xml:space="preserve"> (</w:t>
      </w:r>
      <w:r w:rsidRPr="005724ED">
        <w:t>2010).</w:t>
      </w:r>
    </w:p>
    <w:p w14:paraId="6FC7C355" w14:textId="2E694305" w:rsidR="00176E38" w:rsidRPr="005724ED" w:rsidRDefault="00176E38" w:rsidP="00DB327F">
      <w:pPr>
        <w:pStyle w:val="EndNoteBibliography"/>
        <w:contextualSpacing/>
      </w:pPr>
      <w:r w:rsidRPr="005724ED">
        <w:t>6</w:t>
      </w:r>
      <w:r w:rsidRPr="005724ED">
        <w:tab/>
        <w:t>Amsallem, M</w:t>
      </w:r>
      <w:r w:rsidR="00DB327F" w:rsidRPr="00DB327F">
        <w:t>. et al.</w:t>
      </w:r>
      <w:r w:rsidRPr="005724ED">
        <w:t xml:space="preserve"> Right Heart End-Systolic Remodeling Index Strongly Predicts Outcomes in Pulmonary Arterial Hypertension: Comparison With Validated Models. </w:t>
      </w:r>
      <w:r w:rsidR="003D1590">
        <w:rPr>
          <w:i/>
        </w:rPr>
        <w:t>Circulation: Cardiovascular Imaging</w:t>
      </w:r>
      <w:r w:rsidRPr="005724ED">
        <w:rPr>
          <w:i/>
        </w:rPr>
        <w:t>.</w:t>
      </w:r>
      <w:r w:rsidRPr="005724ED">
        <w:t xml:space="preserve"> </w:t>
      </w:r>
      <w:r w:rsidRPr="005724ED">
        <w:rPr>
          <w:b/>
        </w:rPr>
        <w:t>10</w:t>
      </w:r>
      <w:r w:rsidRPr="005724ED">
        <w:t xml:space="preserve"> (6)</w:t>
      </w:r>
      <w:r w:rsidR="00DB327F">
        <w:t xml:space="preserve"> (</w:t>
      </w:r>
      <w:r w:rsidRPr="005724ED">
        <w:t>2017).</w:t>
      </w:r>
    </w:p>
    <w:p w14:paraId="0E3DDE89" w14:textId="47318FBB" w:rsidR="00176E38" w:rsidRPr="005724ED" w:rsidRDefault="00176E38" w:rsidP="00DB327F">
      <w:pPr>
        <w:pStyle w:val="EndNoteBibliography"/>
        <w:contextualSpacing/>
      </w:pPr>
      <w:r w:rsidRPr="005724ED">
        <w:t>7</w:t>
      </w:r>
      <w:r w:rsidRPr="005724ED">
        <w:tab/>
        <w:t>Merlo, M</w:t>
      </w:r>
      <w:r w:rsidR="00DB327F" w:rsidRPr="00DB327F">
        <w:t>. et al.</w:t>
      </w:r>
      <w:r w:rsidRPr="005724ED">
        <w:t xml:space="preserve"> The Prognostic Impact of the Evolution of RV Function in Idiopathic DCM. </w:t>
      </w:r>
      <w:r w:rsidR="003D1590">
        <w:rPr>
          <w:i/>
        </w:rPr>
        <w:t>JACC: Cardiovascular Imaging</w:t>
      </w:r>
      <w:r w:rsidRPr="005724ED">
        <w:rPr>
          <w:i/>
        </w:rPr>
        <w:t>.</w:t>
      </w:r>
      <w:r w:rsidRPr="005724ED">
        <w:t xml:space="preserve"> </w:t>
      </w:r>
      <w:r w:rsidRPr="005724ED">
        <w:rPr>
          <w:b/>
        </w:rPr>
        <w:t>9</w:t>
      </w:r>
      <w:r w:rsidRPr="005724ED">
        <w:t xml:space="preserve"> (9), 1034-1042</w:t>
      </w:r>
      <w:r w:rsidR="00DB327F">
        <w:t xml:space="preserve"> (</w:t>
      </w:r>
      <w:r w:rsidRPr="005724ED">
        <w:t>2016).</w:t>
      </w:r>
    </w:p>
    <w:p w14:paraId="3AD25ECF" w14:textId="1B892C17" w:rsidR="00176E38" w:rsidRPr="005724ED" w:rsidRDefault="00176E38" w:rsidP="00DB327F">
      <w:pPr>
        <w:pStyle w:val="EndNoteBibliography"/>
        <w:contextualSpacing/>
      </w:pPr>
      <w:r w:rsidRPr="005724ED">
        <w:t>8</w:t>
      </w:r>
      <w:r w:rsidRPr="005724ED">
        <w:tab/>
        <w:t>Addetia, K., Muraru, D., Badano, L. P.</w:t>
      </w:r>
      <w:r w:rsidR="00DB327F">
        <w:t xml:space="preserve">, </w:t>
      </w:r>
      <w:r w:rsidRPr="005724ED">
        <w:t xml:space="preserve">Lang, R. M. New Directions in Right Ventricular Assessment Using 3-Dimensional Echocardiography. </w:t>
      </w:r>
      <w:r w:rsidRPr="005724ED">
        <w:rPr>
          <w:i/>
        </w:rPr>
        <w:t>JAMA Cardiol</w:t>
      </w:r>
      <w:r w:rsidR="003D1590">
        <w:rPr>
          <w:i/>
        </w:rPr>
        <w:t xml:space="preserve">ogy </w:t>
      </w:r>
      <w:r w:rsidR="00DB327F">
        <w:t>(</w:t>
      </w:r>
      <w:r w:rsidRPr="005724ED">
        <w:t>2019).</w:t>
      </w:r>
    </w:p>
    <w:p w14:paraId="135E6BE6" w14:textId="564B1D56" w:rsidR="00176E38" w:rsidRPr="005724ED" w:rsidRDefault="00176E38" w:rsidP="00DB327F">
      <w:pPr>
        <w:pStyle w:val="EndNoteBibliography"/>
        <w:contextualSpacing/>
      </w:pPr>
      <w:r w:rsidRPr="005724ED">
        <w:t>9</w:t>
      </w:r>
      <w:r w:rsidRPr="005724ED">
        <w:tab/>
        <w:t>Nagata, Y</w:t>
      </w:r>
      <w:r w:rsidR="00DB327F" w:rsidRPr="00DB327F">
        <w:t>. et al.</w:t>
      </w:r>
      <w:r w:rsidRPr="005724ED">
        <w:t xml:space="preserve"> Prognostic Value of Right Ventricular Ejection Fraction Assessed by Transthoracic 3D Echocardiography. </w:t>
      </w:r>
      <w:r w:rsidR="003D1590">
        <w:rPr>
          <w:i/>
        </w:rPr>
        <w:t>Circulation: Cardiovascular Imaging</w:t>
      </w:r>
      <w:r w:rsidRPr="005724ED">
        <w:rPr>
          <w:i/>
        </w:rPr>
        <w:t>.</w:t>
      </w:r>
      <w:r w:rsidRPr="005724ED">
        <w:t xml:space="preserve"> </w:t>
      </w:r>
      <w:r w:rsidRPr="005724ED">
        <w:rPr>
          <w:b/>
        </w:rPr>
        <w:t>10</w:t>
      </w:r>
      <w:r w:rsidRPr="005724ED">
        <w:t xml:space="preserve"> (2)</w:t>
      </w:r>
      <w:r w:rsidR="003D1590">
        <w:t xml:space="preserve"> </w:t>
      </w:r>
      <w:r w:rsidR="00DB327F">
        <w:t>(</w:t>
      </w:r>
      <w:r w:rsidRPr="005724ED">
        <w:t>2017).</w:t>
      </w:r>
    </w:p>
    <w:p w14:paraId="1355A8F7" w14:textId="7DDAD2A5" w:rsidR="00176E38" w:rsidRPr="005724ED" w:rsidRDefault="00176E38" w:rsidP="00DB327F">
      <w:pPr>
        <w:pStyle w:val="EndNoteBibliography"/>
        <w:contextualSpacing/>
      </w:pPr>
      <w:r w:rsidRPr="005724ED">
        <w:t>10</w:t>
      </w:r>
      <w:r w:rsidRPr="005724ED">
        <w:tab/>
        <w:t>Surkova, E</w:t>
      </w:r>
      <w:r w:rsidR="00DB327F" w:rsidRPr="00DB327F">
        <w:t>. et al.</w:t>
      </w:r>
      <w:r w:rsidRPr="005724ED">
        <w:t xml:space="preserve"> Relative Prognostic Importance of Left and Right Ventricular Ejection Fraction in Patients With Cardiac Diseases. </w:t>
      </w:r>
      <w:r w:rsidR="003D1590">
        <w:rPr>
          <w:i/>
        </w:rPr>
        <w:t>Journal of the American Society of Echocardiography</w:t>
      </w:r>
      <w:r w:rsidRPr="005724ED">
        <w:rPr>
          <w:i/>
        </w:rPr>
        <w:t>.</w:t>
      </w:r>
      <w:r w:rsidRPr="005724ED">
        <w:t xml:space="preserve"> </w:t>
      </w:r>
      <w:r w:rsidRPr="005724ED">
        <w:rPr>
          <w:b/>
        </w:rPr>
        <w:t>32</w:t>
      </w:r>
      <w:r w:rsidRPr="005724ED">
        <w:t xml:space="preserve"> (11), 1407-1415 e1403</w:t>
      </w:r>
      <w:r w:rsidR="00DB327F">
        <w:t xml:space="preserve"> (</w:t>
      </w:r>
      <w:r w:rsidRPr="005724ED">
        <w:t>2019).</w:t>
      </w:r>
    </w:p>
    <w:p w14:paraId="1A14E485" w14:textId="3230E276" w:rsidR="00176E38" w:rsidRPr="005724ED" w:rsidRDefault="00176E38" w:rsidP="00DB327F">
      <w:pPr>
        <w:pStyle w:val="EndNoteBibliography"/>
        <w:contextualSpacing/>
      </w:pPr>
      <w:r w:rsidRPr="005724ED">
        <w:lastRenderedPageBreak/>
        <w:t>11</w:t>
      </w:r>
      <w:r w:rsidRPr="005724ED">
        <w:tab/>
        <w:t>Maffessanti, F</w:t>
      </w:r>
      <w:r w:rsidR="00DB327F" w:rsidRPr="00DB327F">
        <w:t>. et al.</w:t>
      </w:r>
      <w:r w:rsidRPr="005724ED">
        <w:t xml:space="preserve"> Age-, body size-, and sex-specific reference values for right ventricular volumes and ejection fraction by three-dimensional echocardiography: a multicenter echocardiographic study in 507 healthy volunteers. </w:t>
      </w:r>
      <w:r w:rsidR="003D1590">
        <w:rPr>
          <w:i/>
        </w:rPr>
        <w:t>Circulation: Cardiovascular Imaging</w:t>
      </w:r>
      <w:r w:rsidRPr="005724ED">
        <w:rPr>
          <w:i/>
        </w:rPr>
        <w:t>.</w:t>
      </w:r>
      <w:r w:rsidRPr="005724ED">
        <w:t xml:space="preserve"> </w:t>
      </w:r>
      <w:r w:rsidRPr="005724ED">
        <w:rPr>
          <w:b/>
        </w:rPr>
        <w:t>6</w:t>
      </w:r>
      <w:r w:rsidRPr="005724ED">
        <w:t xml:space="preserve"> (5), 700-710</w:t>
      </w:r>
      <w:r w:rsidR="00DB327F">
        <w:t xml:space="preserve"> (</w:t>
      </w:r>
      <w:r w:rsidRPr="005724ED">
        <w:t>2013).</w:t>
      </w:r>
    </w:p>
    <w:p w14:paraId="5022845E" w14:textId="78ECD134" w:rsidR="00176E38" w:rsidRPr="005724ED" w:rsidRDefault="00176E38" w:rsidP="00DB327F">
      <w:pPr>
        <w:pStyle w:val="EndNoteBibliography"/>
        <w:contextualSpacing/>
      </w:pPr>
      <w:r w:rsidRPr="005724ED">
        <w:t>12</w:t>
      </w:r>
      <w:r w:rsidRPr="005724ED">
        <w:tab/>
      </w:r>
      <w:r w:rsidRPr="005724ED">
        <w:rPr>
          <w:i/>
        </w:rPr>
        <w:t>GE 4D RVQ White Paper</w:t>
      </w:r>
      <w:r w:rsidRPr="005724ED">
        <w:t>, &lt;</w:t>
      </w:r>
      <w:hyperlink r:id="rId12" w:history="1">
        <w:r w:rsidRPr="005724ED">
          <w:rPr>
            <w:rStyle w:val="Hyperlink"/>
          </w:rPr>
          <w:t>https://www.imv-imaging.com/media/5879/4d_auto_rvq_whitepaper_v8.pdf</w:t>
        </w:r>
      </w:hyperlink>
      <w:r w:rsidRPr="005724ED">
        <w:t>&gt; (2017).</w:t>
      </w:r>
    </w:p>
    <w:p w14:paraId="51D17374" w14:textId="73F865BD" w:rsidR="00176E38" w:rsidRPr="005724ED" w:rsidRDefault="00176E38" w:rsidP="00DB327F">
      <w:pPr>
        <w:pStyle w:val="EndNoteBibliography"/>
        <w:contextualSpacing/>
      </w:pPr>
      <w:r w:rsidRPr="005724ED">
        <w:t>13</w:t>
      </w:r>
      <w:r w:rsidRPr="005724ED">
        <w:tab/>
        <w:t>Medvedofsky, D</w:t>
      </w:r>
      <w:r w:rsidR="00DB327F" w:rsidRPr="00DB327F">
        <w:t>. et al.</w:t>
      </w:r>
      <w:r w:rsidRPr="005724ED">
        <w:t xml:space="preserve"> Novel Approach to Three-Dimensional Echocardiographic Quantification of Right Ventricular Volumes and Function from Focused Views. </w:t>
      </w:r>
      <w:r w:rsidR="003D1590">
        <w:rPr>
          <w:i/>
        </w:rPr>
        <w:t>Journal of the American Society of Echocardiography</w:t>
      </w:r>
      <w:r w:rsidRPr="005724ED">
        <w:rPr>
          <w:i/>
        </w:rPr>
        <w:t>.</w:t>
      </w:r>
      <w:r w:rsidRPr="005724ED">
        <w:t xml:space="preserve"> </w:t>
      </w:r>
      <w:r w:rsidRPr="005724ED">
        <w:rPr>
          <w:b/>
        </w:rPr>
        <w:t>28</w:t>
      </w:r>
      <w:r w:rsidRPr="005724ED">
        <w:t xml:space="preserve"> (10), 1222-1231</w:t>
      </w:r>
      <w:r w:rsidR="00DB327F">
        <w:t xml:space="preserve"> (</w:t>
      </w:r>
      <w:r w:rsidRPr="005724ED">
        <w:t>2015).</w:t>
      </w:r>
    </w:p>
    <w:p w14:paraId="5CBD69AB" w14:textId="2CA775C5" w:rsidR="00176E38" w:rsidRPr="005724ED" w:rsidRDefault="00176E38" w:rsidP="00DB327F">
      <w:pPr>
        <w:pStyle w:val="EndNoteBibliography"/>
        <w:contextualSpacing/>
      </w:pPr>
      <w:r w:rsidRPr="005724ED">
        <w:t>14</w:t>
      </w:r>
      <w:r w:rsidRPr="005724ED">
        <w:tab/>
        <w:t>Lakatos, B</w:t>
      </w:r>
      <w:r w:rsidR="00DB327F" w:rsidRPr="00DB327F">
        <w:t>. et al.</w:t>
      </w:r>
      <w:r w:rsidRPr="005724ED">
        <w:t xml:space="preserve"> Quantification of the relative contribution of the different right ventricular wall motion components to right ventricular ejection fraction: the ReVISION method. </w:t>
      </w:r>
      <w:r w:rsidR="003D1590">
        <w:rPr>
          <w:i/>
        </w:rPr>
        <w:t>Cardiovascular Ultrasound</w:t>
      </w:r>
      <w:r w:rsidRPr="005724ED">
        <w:rPr>
          <w:i/>
        </w:rPr>
        <w:t>.</w:t>
      </w:r>
      <w:r w:rsidRPr="005724ED">
        <w:t xml:space="preserve"> </w:t>
      </w:r>
      <w:r w:rsidRPr="005724ED">
        <w:rPr>
          <w:b/>
        </w:rPr>
        <w:t>15</w:t>
      </w:r>
      <w:r w:rsidRPr="005724ED">
        <w:t xml:space="preserve"> (1), 8</w:t>
      </w:r>
      <w:r w:rsidR="00DB327F">
        <w:t xml:space="preserve"> (</w:t>
      </w:r>
      <w:r w:rsidRPr="005724ED">
        <w:t>2017).</w:t>
      </w:r>
    </w:p>
    <w:p w14:paraId="27E49E05" w14:textId="44511697" w:rsidR="00176E38" w:rsidRPr="005724ED" w:rsidRDefault="00176E38" w:rsidP="00DB327F">
      <w:pPr>
        <w:pStyle w:val="EndNoteBibliography"/>
        <w:contextualSpacing/>
      </w:pPr>
      <w:r w:rsidRPr="005724ED">
        <w:t>15</w:t>
      </w:r>
      <w:r w:rsidRPr="005724ED">
        <w:tab/>
        <w:t>Lakatos, B. K</w:t>
      </w:r>
      <w:r w:rsidR="00DB327F" w:rsidRPr="00DB327F">
        <w:t>. et al.</w:t>
      </w:r>
      <w:r w:rsidRPr="005724ED">
        <w:t xml:space="preserve"> Dominance of free wall radial motion in global right ventricular function of heart transplant recipients. </w:t>
      </w:r>
      <w:r w:rsidR="003D1590">
        <w:rPr>
          <w:i/>
        </w:rPr>
        <w:t>Clinical Transplantation</w:t>
      </w:r>
      <w:r w:rsidRPr="005724ED">
        <w:rPr>
          <w:i/>
        </w:rPr>
        <w:t>.</w:t>
      </w:r>
      <w:r w:rsidRPr="005724ED">
        <w:t xml:space="preserve"> </w:t>
      </w:r>
      <w:r w:rsidRPr="005724ED">
        <w:rPr>
          <w:b/>
        </w:rPr>
        <w:t>32</w:t>
      </w:r>
      <w:r w:rsidRPr="005724ED">
        <w:t xml:space="preserve"> (3), e13192</w:t>
      </w:r>
      <w:r w:rsidR="00DB327F">
        <w:t xml:space="preserve"> (</w:t>
      </w:r>
      <w:r w:rsidRPr="005724ED">
        <w:t>2018).</w:t>
      </w:r>
    </w:p>
    <w:p w14:paraId="11CA0EA7" w14:textId="155582EA" w:rsidR="00176E38" w:rsidRPr="005724ED" w:rsidRDefault="00176E38" w:rsidP="00DB327F">
      <w:pPr>
        <w:pStyle w:val="EndNoteBibliography"/>
        <w:contextualSpacing/>
      </w:pPr>
      <w:r w:rsidRPr="005724ED">
        <w:t>16</w:t>
      </w:r>
      <w:r w:rsidRPr="005724ED">
        <w:tab/>
        <w:t>Raina, A., Vaidya, A., Gertz, Z. M., Susan, C.</w:t>
      </w:r>
      <w:r w:rsidR="00DB327F">
        <w:t xml:space="preserve">, </w:t>
      </w:r>
      <w:r w:rsidRPr="005724ED">
        <w:t xml:space="preserve">Forfia, P. R. Marked changes in right ventricular contractile pattern after cardiothoracic surgery: implications for post-surgical assessment of right ventricular function. </w:t>
      </w:r>
      <w:r w:rsidR="003D1590">
        <w:rPr>
          <w:i/>
        </w:rPr>
        <w:t>Journal of Heart and Lung Transplantation</w:t>
      </w:r>
      <w:r w:rsidRPr="005724ED">
        <w:rPr>
          <w:i/>
        </w:rPr>
        <w:t>.</w:t>
      </w:r>
      <w:r w:rsidRPr="005724ED">
        <w:t xml:space="preserve"> </w:t>
      </w:r>
      <w:r w:rsidRPr="005724ED">
        <w:rPr>
          <w:b/>
        </w:rPr>
        <w:t>32</w:t>
      </w:r>
      <w:r w:rsidRPr="005724ED">
        <w:t xml:space="preserve"> (8), 777-783</w:t>
      </w:r>
      <w:r w:rsidR="00DB327F">
        <w:t xml:space="preserve"> (</w:t>
      </w:r>
      <w:r w:rsidRPr="005724ED">
        <w:t>2013).</w:t>
      </w:r>
    </w:p>
    <w:p w14:paraId="31A0E227" w14:textId="31542D23" w:rsidR="00176E38" w:rsidRPr="005724ED" w:rsidRDefault="00176E38" w:rsidP="00DB327F">
      <w:pPr>
        <w:pStyle w:val="EndNoteBibliography"/>
        <w:contextualSpacing/>
      </w:pPr>
      <w:r w:rsidRPr="005724ED">
        <w:t>17</w:t>
      </w:r>
      <w:r w:rsidRPr="005724ED">
        <w:tab/>
        <w:t>Nowak-Machen, M</w:t>
      </w:r>
      <w:r w:rsidR="00DB327F" w:rsidRPr="00DB327F">
        <w:t>. et al.</w:t>
      </w:r>
      <w:r w:rsidRPr="005724ED">
        <w:t xml:space="preserve"> Regional Right Ventricular Volume and Function Analysis Using Intraoperative 3-Dimensional Echocardiography-Derived Mesh Models. </w:t>
      </w:r>
      <w:r w:rsidR="003D1590">
        <w:rPr>
          <w:i/>
        </w:rPr>
        <w:t>Journal of Cardiothoracic and Vascular Anesthesia</w:t>
      </w:r>
      <w:r w:rsidRPr="005724ED">
        <w:rPr>
          <w:i/>
        </w:rPr>
        <w:t>.</w:t>
      </w:r>
      <w:r w:rsidRPr="005724ED">
        <w:t xml:space="preserve"> </w:t>
      </w:r>
      <w:r w:rsidRPr="005724ED">
        <w:rPr>
          <w:b/>
        </w:rPr>
        <w:t>33</w:t>
      </w:r>
      <w:r w:rsidRPr="005724ED">
        <w:t xml:space="preserve"> (6), 1527-1532</w:t>
      </w:r>
      <w:r w:rsidR="00DB327F">
        <w:t xml:space="preserve"> (</w:t>
      </w:r>
      <w:r w:rsidRPr="005724ED">
        <w:t>2019).</w:t>
      </w:r>
    </w:p>
    <w:p w14:paraId="08237B7C" w14:textId="5E8FA9DF" w:rsidR="00176E38" w:rsidRPr="005724ED" w:rsidRDefault="00176E38" w:rsidP="00DB327F">
      <w:pPr>
        <w:pStyle w:val="EndNoteBibliography"/>
        <w:contextualSpacing/>
      </w:pPr>
      <w:r w:rsidRPr="005724ED">
        <w:t>18</w:t>
      </w:r>
      <w:r w:rsidRPr="005724ED">
        <w:tab/>
        <w:t>Pettersen, E</w:t>
      </w:r>
      <w:r w:rsidR="00DB327F" w:rsidRPr="00DB327F">
        <w:t>. et al.</w:t>
      </w:r>
      <w:r w:rsidRPr="005724ED">
        <w:t xml:space="preserve"> Contraction pattern of the systemic right ventricle shift from longitudinal to circumferential shortening and absent global ventricular torsion. </w:t>
      </w:r>
      <w:r w:rsidR="003D1590">
        <w:rPr>
          <w:i/>
        </w:rPr>
        <w:t>Journal of the American College of Cardiology</w:t>
      </w:r>
      <w:r w:rsidRPr="005724ED">
        <w:rPr>
          <w:i/>
        </w:rPr>
        <w:t>.</w:t>
      </w:r>
      <w:r w:rsidRPr="005724ED">
        <w:t xml:space="preserve"> </w:t>
      </w:r>
      <w:r w:rsidRPr="005724ED">
        <w:rPr>
          <w:b/>
        </w:rPr>
        <w:t>49</w:t>
      </w:r>
      <w:r w:rsidRPr="005724ED">
        <w:t xml:space="preserve"> (25), 2450-2456</w:t>
      </w:r>
      <w:r w:rsidR="00DB327F">
        <w:t xml:space="preserve"> (</w:t>
      </w:r>
      <w:r w:rsidRPr="005724ED">
        <w:t>2007).</w:t>
      </w:r>
    </w:p>
    <w:p w14:paraId="5E9C7148" w14:textId="08022332" w:rsidR="00176E38" w:rsidRPr="005724ED" w:rsidRDefault="00176E38" w:rsidP="00DB327F">
      <w:pPr>
        <w:pStyle w:val="EndNoteBibliography"/>
        <w:contextualSpacing/>
      </w:pPr>
      <w:r w:rsidRPr="005724ED">
        <w:t>19</w:t>
      </w:r>
      <w:r w:rsidRPr="005724ED">
        <w:tab/>
        <w:t>Moceri, P</w:t>
      </w:r>
      <w:r w:rsidR="00DB327F" w:rsidRPr="00DB327F">
        <w:t>. et al.</w:t>
      </w:r>
      <w:r w:rsidRPr="005724ED">
        <w:t xml:space="preserve"> Three-dimensional right-ventricular regional deformation and survival in pulmonary hypertension. </w:t>
      </w:r>
      <w:r w:rsidR="003D1590">
        <w:rPr>
          <w:i/>
        </w:rPr>
        <w:t xml:space="preserve">European Heart Journal - Cardiovascular Imaging </w:t>
      </w:r>
      <w:r w:rsidR="00DB327F">
        <w:t>(</w:t>
      </w:r>
      <w:r w:rsidRPr="005724ED">
        <w:t>2017).</w:t>
      </w:r>
    </w:p>
    <w:p w14:paraId="769B9BDE" w14:textId="0DC2EDDA" w:rsidR="00176E38" w:rsidRPr="005724ED" w:rsidRDefault="00176E38" w:rsidP="00DB327F">
      <w:pPr>
        <w:pStyle w:val="EndNoteBibliography"/>
        <w:contextualSpacing/>
      </w:pPr>
      <w:r w:rsidRPr="005724ED">
        <w:t>20</w:t>
      </w:r>
      <w:r w:rsidRPr="005724ED">
        <w:tab/>
        <w:t>Addetia, K</w:t>
      </w:r>
      <w:r w:rsidR="00DB327F" w:rsidRPr="00DB327F">
        <w:t>. et al.</w:t>
      </w:r>
      <w:r w:rsidRPr="005724ED">
        <w:t xml:space="preserve"> Three-dimensional echocardiography-based analysis of right ventricular shape in pulmonary arterial hypertension. </w:t>
      </w:r>
      <w:r w:rsidR="003D1590">
        <w:rPr>
          <w:i/>
        </w:rPr>
        <w:t>European Heart Journal - Cardiovascular Imaging</w:t>
      </w:r>
      <w:r w:rsidRPr="005724ED">
        <w:rPr>
          <w:i/>
        </w:rPr>
        <w:t>.</w:t>
      </w:r>
      <w:r w:rsidRPr="005724ED">
        <w:t xml:space="preserve"> </w:t>
      </w:r>
      <w:r w:rsidRPr="005724ED">
        <w:rPr>
          <w:b/>
        </w:rPr>
        <w:t>17</w:t>
      </w:r>
      <w:r w:rsidRPr="005724ED">
        <w:t xml:space="preserve"> (5), 564-575</w:t>
      </w:r>
      <w:r w:rsidR="00DB327F">
        <w:t xml:space="preserve"> (</w:t>
      </w:r>
      <w:r w:rsidRPr="005724ED">
        <w:t>2016).</w:t>
      </w:r>
    </w:p>
    <w:p w14:paraId="23E95AA3" w14:textId="485BAA11" w:rsidR="00176E38" w:rsidRPr="005724ED" w:rsidRDefault="00176E38" w:rsidP="00DB327F">
      <w:pPr>
        <w:pStyle w:val="EndNoteBibliography"/>
        <w:contextualSpacing/>
      </w:pPr>
      <w:r w:rsidRPr="005724ED">
        <w:t>21</w:t>
      </w:r>
      <w:r w:rsidRPr="005724ED">
        <w:tab/>
        <w:t>Addetia, K</w:t>
      </w:r>
      <w:r w:rsidR="00DB327F" w:rsidRPr="00DB327F">
        <w:t>. et al.</w:t>
      </w:r>
      <w:r w:rsidRPr="005724ED">
        <w:t xml:space="preserve"> Morphologic Analysis of the Normal Right Ventricle Using Three-Dimensional Echocardiography-Derived Curvature Indices. </w:t>
      </w:r>
      <w:r w:rsidR="003D1590">
        <w:rPr>
          <w:i/>
        </w:rPr>
        <w:t>Journal of the American Society of Echocardiography</w:t>
      </w:r>
      <w:r w:rsidRPr="005724ED">
        <w:rPr>
          <w:i/>
        </w:rPr>
        <w:t>.</w:t>
      </w:r>
      <w:r w:rsidRPr="005724ED">
        <w:t xml:space="preserve"> </w:t>
      </w:r>
      <w:r w:rsidRPr="005724ED">
        <w:rPr>
          <w:b/>
        </w:rPr>
        <w:t>31</w:t>
      </w:r>
      <w:r w:rsidRPr="005724ED">
        <w:t xml:space="preserve"> (5), 614-623</w:t>
      </w:r>
      <w:r w:rsidR="00DB327F">
        <w:t xml:space="preserve"> (</w:t>
      </w:r>
      <w:r w:rsidRPr="005724ED">
        <w:t>2018).</w:t>
      </w:r>
    </w:p>
    <w:p w14:paraId="1A751D52" w14:textId="6D3EE13D" w:rsidR="00176E38" w:rsidRPr="005724ED" w:rsidRDefault="00176E38" w:rsidP="00DB327F">
      <w:pPr>
        <w:pStyle w:val="EndNoteBibliography"/>
        <w:contextualSpacing/>
      </w:pPr>
      <w:r w:rsidRPr="005724ED">
        <w:t>22</w:t>
      </w:r>
      <w:r w:rsidRPr="005724ED">
        <w:tab/>
        <w:t>Lakatos, B. K</w:t>
      </w:r>
      <w:r w:rsidR="00DB327F" w:rsidRPr="00DB327F">
        <w:t>. et al.</w:t>
      </w:r>
      <w:r w:rsidRPr="005724ED">
        <w:t xml:space="preserve"> Exercise-induced shift in right ventricular contraction pattern: novel marker of athlete's heart? </w:t>
      </w:r>
      <w:r w:rsidR="003D1590">
        <w:rPr>
          <w:i/>
        </w:rPr>
        <w:t xml:space="preserve">American Journal of Physiology - Heart and Circulatory Physiology </w:t>
      </w:r>
      <w:r w:rsidR="00DB327F">
        <w:t>(</w:t>
      </w:r>
      <w:r w:rsidRPr="005724ED">
        <w:t>2018).</w:t>
      </w:r>
    </w:p>
    <w:p w14:paraId="7829D17C" w14:textId="6DC75F19" w:rsidR="00176E38" w:rsidRPr="005724ED" w:rsidRDefault="00176E38" w:rsidP="00DB327F">
      <w:pPr>
        <w:pStyle w:val="EndNoteBibliography"/>
        <w:contextualSpacing/>
      </w:pPr>
      <w:r w:rsidRPr="005724ED">
        <w:t>23</w:t>
      </w:r>
      <w:r w:rsidRPr="005724ED">
        <w:tab/>
        <w:t>Corrado, D</w:t>
      </w:r>
      <w:r w:rsidR="00DB327F" w:rsidRPr="00DB327F">
        <w:t>. et al.</w:t>
      </w:r>
      <w:r w:rsidRPr="005724ED">
        <w:t xml:space="preserve"> Arrhythmogenic right ventricular cardiomyopathy: evaluation of the current diagnostic criteria and differential diagnosis. </w:t>
      </w:r>
      <w:r w:rsidR="003D1590">
        <w:rPr>
          <w:i/>
        </w:rPr>
        <w:t xml:space="preserve">European Heart Journal </w:t>
      </w:r>
      <w:r w:rsidR="00DB327F">
        <w:t>(</w:t>
      </w:r>
      <w:r w:rsidRPr="005724ED">
        <w:t>2019).</w:t>
      </w:r>
    </w:p>
    <w:p w14:paraId="0C7E25FA" w14:textId="711FEA17" w:rsidR="00176E38" w:rsidRPr="005724ED" w:rsidRDefault="00176E38" w:rsidP="00DB327F">
      <w:pPr>
        <w:pStyle w:val="EndNoteBibliography"/>
        <w:contextualSpacing/>
      </w:pPr>
      <w:r w:rsidRPr="005724ED">
        <w:t>24</w:t>
      </w:r>
      <w:r w:rsidRPr="005724ED">
        <w:tab/>
        <w:t>Luo, S</w:t>
      </w:r>
      <w:r w:rsidR="00DB327F" w:rsidRPr="00DB327F">
        <w:t>. et al.</w:t>
      </w:r>
      <w:r w:rsidRPr="005724ED">
        <w:t xml:space="preserve"> Right ventricular outflow tract systolic function correlates with exercise capacity in patients with severe right ventricle dilatation after repair of tetralogy of Fallot. </w:t>
      </w:r>
      <w:r w:rsidR="003D1590">
        <w:rPr>
          <w:i/>
        </w:rPr>
        <w:t>Interactive Cardiovascular and Thoracic Surgery</w:t>
      </w:r>
      <w:r w:rsidRPr="005724ED">
        <w:rPr>
          <w:i/>
        </w:rPr>
        <w:t>.</w:t>
      </w:r>
      <w:r w:rsidRPr="005724ED">
        <w:t xml:space="preserve"> </w:t>
      </w:r>
      <w:r w:rsidRPr="005724ED">
        <w:rPr>
          <w:b/>
        </w:rPr>
        <w:t>24</w:t>
      </w:r>
      <w:r w:rsidRPr="005724ED">
        <w:t xml:space="preserve"> (5), 755-761</w:t>
      </w:r>
      <w:r w:rsidR="00DB327F">
        <w:t xml:space="preserve"> (</w:t>
      </w:r>
      <w:r w:rsidRPr="005724ED">
        <w:t>2017).</w:t>
      </w:r>
    </w:p>
    <w:p w14:paraId="0FF4C8B0" w14:textId="48CD713E" w:rsidR="00D51F27" w:rsidRPr="005724ED" w:rsidRDefault="0074768F" w:rsidP="00DB327F">
      <w:pPr>
        <w:contextualSpacing/>
        <w:rPr>
          <w:b/>
        </w:rPr>
      </w:pPr>
      <w:r w:rsidRPr="005724ED">
        <w:rPr>
          <w:b/>
        </w:rPr>
        <w:fldChar w:fldCharType="end"/>
      </w:r>
    </w:p>
    <w:sectPr w:rsidR="00D51F27" w:rsidRPr="005724ED" w:rsidSect="00B81B15">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33F3AE" w14:textId="77777777" w:rsidR="00CB43F0" w:rsidRDefault="00CB43F0" w:rsidP="00621C4E">
      <w:r>
        <w:separator/>
      </w:r>
    </w:p>
  </w:endnote>
  <w:endnote w:type="continuationSeparator" w:id="0">
    <w:p w14:paraId="1AE8BE11" w14:textId="77777777" w:rsidR="00CB43F0" w:rsidRDefault="00CB43F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D1590" w:rsidRDefault="003D159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7E8192" w14:textId="77777777" w:rsidR="00CB43F0" w:rsidRDefault="00CB43F0" w:rsidP="00621C4E">
      <w:r>
        <w:separator/>
      </w:r>
    </w:p>
  </w:footnote>
  <w:footnote w:type="continuationSeparator" w:id="0">
    <w:p w14:paraId="57ADD348" w14:textId="77777777" w:rsidR="00CB43F0" w:rsidRDefault="00CB43F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D1590" w:rsidRPr="006F06E4" w:rsidRDefault="003D159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68737C1" w:rsidR="003D1590" w:rsidRPr="006F06E4" w:rsidRDefault="003D159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8E4F42"/>
    <w:multiLevelType w:val="multilevel"/>
    <w:tmpl w:val="7E04E5B8"/>
    <w:lvl w:ilvl="0">
      <w:start w:val="1"/>
      <w:numFmt w:val="decimal"/>
      <w:lvlText w:val="%1."/>
      <w:lvlJc w:val="left"/>
      <w:pPr>
        <w:ind w:left="72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2200E0C"/>
    <w:multiLevelType w:val="multilevel"/>
    <w:tmpl w:val="2DC8DACE"/>
    <w:lvl w:ilvl="0">
      <w:start w:val="1"/>
      <w:numFmt w:val="decimal"/>
      <w:lvlText w:val="%1"/>
      <w:lvlJc w:val="left"/>
      <w:pPr>
        <w:ind w:left="1080" w:hanging="360"/>
      </w:pPr>
      <w:rPr>
        <w:rFonts w:hint="default"/>
      </w:rPr>
    </w:lvl>
    <w:lvl w:ilvl="1">
      <w:start w:val="4"/>
      <w:numFmt w:val="decimal"/>
      <w:lvlText w:val="%1.%2"/>
      <w:lvlJc w:val="left"/>
      <w:pPr>
        <w:ind w:left="2530" w:hanging="360"/>
      </w:pPr>
      <w:rPr>
        <w:rFonts w:hint="default"/>
      </w:rPr>
    </w:lvl>
    <w:lvl w:ilvl="2">
      <w:start w:val="1"/>
      <w:numFmt w:val="decimal"/>
      <w:lvlText w:val="%1.%2.%3"/>
      <w:lvlJc w:val="left"/>
      <w:pPr>
        <w:ind w:left="4340" w:hanging="720"/>
      </w:pPr>
      <w:rPr>
        <w:rFonts w:hint="default"/>
      </w:rPr>
    </w:lvl>
    <w:lvl w:ilvl="3">
      <w:start w:val="1"/>
      <w:numFmt w:val="decimal"/>
      <w:lvlText w:val="%1.%2.%3.%4"/>
      <w:lvlJc w:val="left"/>
      <w:pPr>
        <w:ind w:left="5790" w:hanging="720"/>
      </w:pPr>
      <w:rPr>
        <w:rFonts w:hint="default"/>
      </w:rPr>
    </w:lvl>
    <w:lvl w:ilvl="4">
      <w:start w:val="1"/>
      <w:numFmt w:val="decimal"/>
      <w:lvlText w:val="%1.%2.%3.%4.%5"/>
      <w:lvlJc w:val="left"/>
      <w:pPr>
        <w:ind w:left="7600" w:hanging="1080"/>
      </w:pPr>
      <w:rPr>
        <w:rFonts w:hint="default"/>
      </w:rPr>
    </w:lvl>
    <w:lvl w:ilvl="5">
      <w:start w:val="1"/>
      <w:numFmt w:val="decimal"/>
      <w:lvlText w:val="%1.%2.%3.%4.%5.%6"/>
      <w:lvlJc w:val="left"/>
      <w:pPr>
        <w:ind w:left="9050" w:hanging="1080"/>
      </w:pPr>
      <w:rPr>
        <w:rFonts w:hint="default"/>
      </w:rPr>
    </w:lvl>
    <w:lvl w:ilvl="6">
      <w:start w:val="1"/>
      <w:numFmt w:val="decimal"/>
      <w:lvlText w:val="%1.%2.%3.%4.%5.%6.%7"/>
      <w:lvlJc w:val="left"/>
      <w:pPr>
        <w:ind w:left="10860" w:hanging="1440"/>
      </w:pPr>
      <w:rPr>
        <w:rFonts w:hint="default"/>
      </w:rPr>
    </w:lvl>
    <w:lvl w:ilvl="7">
      <w:start w:val="1"/>
      <w:numFmt w:val="decimal"/>
      <w:lvlText w:val="%1.%2.%3.%4.%5.%6.%7.%8"/>
      <w:lvlJc w:val="left"/>
      <w:pPr>
        <w:ind w:left="12310" w:hanging="1440"/>
      </w:pPr>
      <w:rPr>
        <w:rFonts w:hint="default"/>
      </w:rPr>
    </w:lvl>
    <w:lvl w:ilvl="8">
      <w:start w:val="1"/>
      <w:numFmt w:val="decimal"/>
      <w:lvlText w:val="%1.%2.%3.%4.%5.%6.%7.%8.%9"/>
      <w:lvlJc w:val="left"/>
      <w:pPr>
        <w:ind w:left="1412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EF4EA2"/>
    <w:multiLevelType w:val="multilevel"/>
    <w:tmpl w:val="2612F35C"/>
    <w:lvl w:ilvl="0">
      <w:start w:val="1"/>
      <w:numFmt w:val="decimal"/>
      <w:lvlText w:val="%1."/>
      <w:lvlJc w:val="left"/>
      <w:pPr>
        <w:ind w:left="1080" w:hanging="360"/>
      </w:pPr>
      <w:rPr>
        <w:rFonts w:hint="default"/>
      </w:rPr>
    </w:lvl>
    <w:lvl w:ilvl="1">
      <w:start w:val="1"/>
      <w:numFmt w:val="decimal"/>
      <w:isLgl/>
      <w:lvlText w:val="%1.%2"/>
      <w:lvlJc w:val="left"/>
      <w:pPr>
        <w:ind w:left="1450" w:hanging="37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2" w15:restartNumberingAfterBreak="0">
    <w:nsid w:val="39F070C6"/>
    <w:multiLevelType w:val="multilevel"/>
    <w:tmpl w:val="B86805BA"/>
    <w:lvl w:ilvl="0">
      <w:start w:val="3"/>
      <w:numFmt w:val="decimal"/>
      <w:lvlText w:val="%1."/>
      <w:lvlJc w:val="left"/>
      <w:pPr>
        <w:ind w:left="720" w:hanging="360"/>
      </w:pPr>
      <w:rPr>
        <w:rFonts w:hint="default"/>
      </w:rPr>
    </w:lvl>
    <w:lvl w:ilvl="1">
      <w:start w:val="2"/>
      <w:numFmt w:val="decimal"/>
      <w:isLgl/>
      <w:lvlText w:val="%1.%2"/>
      <w:lvlJc w:val="left"/>
      <w:pPr>
        <w:ind w:left="1810" w:hanging="360"/>
      </w:pPr>
      <w:rPr>
        <w:rFonts w:hint="default"/>
      </w:rPr>
    </w:lvl>
    <w:lvl w:ilvl="2">
      <w:start w:val="1"/>
      <w:numFmt w:val="decimal"/>
      <w:isLgl/>
      <w:lvlText w:val="%1.%2.%3"/>
      <w:lvlJc w:val="left"/>
      <w:pPr>
        <w:ind w:left="3260" w:hanging="720"/>
      </w:pPr>
      <w:rPr>
        <w:rFonts w:hint="default"/>
      </w:rPr>
    </w:lvl>
    <w:lvl w:ilvl="3">
      <w:start w:val="1"/>
      <w:numFmt w:val="decimal"/>
      <w:isLgl/>
      <w:lvlText w:val="%1.%2.%3.%4"/>
      <w:lvlJc w:val="left"/>
      <w:pPr>
        <w:ind w:left="4350" w:hanging="720"/>
      </w:pPr>
      <w:rPr>
        <w:rFonts w:hint="default"/>
      </w:rPr>
    </w:lvl>
    <w:lvl w:ilvl="4">
      <w:start w:val="1"/>
      <w:numFmt w:val="decimal"/>
      <w:isLgl/>
      <w:lvlText w:val="%1.%2.%3.%4.%5"/>
      <w:lvlJc w:val="left"/>
      <w:pPr>
        <w:ind w:left="5800" w:hanging="1080"/>
      </w:pPr>
      <w:rPr>
        <w:rFonts w:hint="default"/>
      </w:rPr>
    </w:lvl>
    <w:lvl w:ilvl="5">
      <w:start w:val="1"/>
      <w:numFmt w:val="decimal"/>
      <w:isLgl/>
      <w:lvlText w:val="%1.%2.%3.%4.%5.%6"/>
      <w:lvlJc w:val="left"/>
      <w:pPr>
        <w:ind w:left="6890" w:hanging="1080"/>
      </w:pPr>
      <w:rPr>
        <w:rFonts w:hint="default"/>
      </w:rPr>
    </w:lvl>
    <w:lvl w:ilvl="6">
      <w:start w:val="1"/>
      <w:numFmt w:val="decimal"/>
      <w:isLgl/>
      <w:lvlText w:val="%1.%2.%3.%4.%5.%6.%7"/>
      <w:lvlJc w:val="left"/>
      <w:pPr>
        <w:ind w:left="8340" w:hanging="1440"/>
      </w:pPr>
      <w:rPr>
        <w:rFonts w:hint="default"/>
      </w:rPr>
    </w:lvl>
    <w:lvl w:ilvl="7">
      <w:start w:val="1"/>
      <w:numFmt w:val="decimal"/>
      <w:isLgl/>
      <w:lvlText w:val="%1.%2.%3.%4.%5.%6.%7.%8"/>
      <w:lvlJc w:val="left"/>
      <w:pPr>
        <w:ind w:left="9430" w:hanging="1440"/>
      </w:pPr>
      <w:rPr>
        <w:rFonts w:hint="default"/>
      </w:rPr>
    </w:lvl>
    <w:lvl w:ilvl="8">
      <w:start w:val="1"/>
      <w:numFmt w:val="decimal"/>
      <w:isLgl/>
      <w:lvlText w:val="%1.%2.%3.%4.%5.%6.%7.%8.%9"/>
      <w:lvlJc w:val="left"/>
      <w:pPr>
        <w:ind w:left="10880" w:hanging="1800"/>
      </w:pPr>
      <w:rPr>
        <w:rFont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3A1319"/>
    <w:multiLevelType w:val="multilevel"/>
    <w:tmpl w:val="92647C0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2F86FE3"/>
    <w:multiLevelType w:val="hybridMultilevel"/>
    <w:tmpl w:val="299C8E76"/>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6A7157"/>
    <w:multiLevelType w:val="multilevel"/>
    <w:tmpl w:val="44063014"/>
    <w:lvl w:ilvl="0">
      <w:start w:val="1"/>
      <w:numFmt w:val="decimal"/>
      <w:lvlText w:val="%1."/>
      <w:lvlJc w:val="left"/>
      <w:pPr>
        <w:ind w:left="720" w:hanging="360"/>
      </w:pPr>
      <w:rPr>
        <w:rFonts w:hint="default"/>
        <w:color w:val="auto"/>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2E086C"/>
    <w:multiLevelType w:val="multilevel"/>
    <w:tmpl w:val="9B14E45C"/>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13B61F5"/>
    <w:multiLevelType w:val="hybridMultilevel"/>
    <w:tmpl w:val="BB4E3888"/>
    <w:lvl w:ilvl="0" w:tplc="BB46E340">
      <w:start w:val="2"/>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4604DFD"/>
    <w:multiLevelType w:val="hybridMultilevel"/>
    <w:tmpl w:val="538C7BF0"/>
    <w:lvl w:ilvl="0" w:tplc="439409AC">
      <w:start w:val="2"/>
      <w:numFmt w:val="decimal"/>
      <w:lvlText w:val="%1"/>
      <w:lvlJc w:val="left"/>
      <w:pPr>
        <w:ind w:left="1440" w:hanging="360"/>
      </w:pPr>
      <w:rPr>
        <w:rFonts w:hint="default"/>
      </w:rPr>
    </w:lvl>
    <w:lvl w:ilvl="1" w:tplc="040E0019" w:tentative="1">
      <w:start w:val="1"/>
      <w:numFmt w:val="lowerLetter"/>
      <w:lvlText w:val="%2."/>
      <w:lvlJc w:val="left"/>
      <w:pPr>
        <w:ind w:left="2160" w:hanging="360"/>
      </w:pPr>
    </w:lvl>
    <w:lvl w:ilvl="2" w:tplc="040E001B" w:tentative="1">
      <w:start w:val="1"/>
      <w:numFmt w:val="lowerRoman"/>
      <w:lvlText w:val="%3."/>
      <w:lvlJc w:val="right"/>
      <w:pPr>
        <w:ind w:left="2880" w:hanging="180"/>
      </w:pPr>
    </w:lvl>
    <w:lvl w:ilvl="3" w:tplc="040E000F" w:tentative="1">
      <w:start w:val="1"/>
      <w:numFmt w:val="decimal"/>
      <w:lvlText w:val="%4."/>
      <w:lvlJc w:val="left"/>
      <w:pPr>
        <w:ind w:left="3600" w:hanging="360"/>
      </w:pPr>
    </w:lvl>
    <w:lvl w:ilvl="4" w:tplc="040E0019" w:tentative="1">
      <w:start w:val="1"/>
      <w:numFmt w:val="lowerLetter"/>
      <w:lvlText w:val="%5."/>
      <w:lvlJc w:val="left"/>
      <w:pPr>
        <w:ind w:left="4320" w:hanging="360"/>
      </w:pPr>
    </w:lvl>
    <w:lvl w:ilvl="5" w:tplc="040E001B" w:tentative="1">
      <w:start w:val="1"/>
      <w:numFmt w:val="lowerRoman"/>
      <w:lvlText w:val="%6."/>
      <w:lvlJc w:val="right"/>
      <w:pPr>
        <w:ind w:left="5040" w:hanging="180"/>
      </w:pPr>
    </w:lvl>
    <w:lvl w:ilvl="6" w:tplc="040E000F" w:tentative="1">
      <w:start w:val="1"/>
      <w:numFmt w:val="decimal"/>
      <w:lvlText w:val="%7."/>
      <w:lvlJc w:val="left"/>
      <w:pPr>
        <w:ind w:left="5760" w:hanging="360"/>
      </w:pPr>
    </w:lvl>
    <w:lvl w:ilvl="7" w:tplc="040E0019" w:tentative="1">
      <w:start w:val="1"/>
      <w:numFmt w:val="lowerLetter"/>
      <w:lvlText w:val="%8."/>
      <w:lvlJc w:val="left"/>
      <w:pPr>
        <w:ind w:left="6480" w:hanging="360"/>
      </w:pPr>
    </w:lvl>
    <w:lvl w:ilvl="8" w:tplc="040E001B" w:tentative="1">
      <w:start w:val="1"/>
      <w:numFmt w:val="lowerRoman"/>
      <w:lvlText w:val="%9."/>
      <w:lvlJc w:val="right"/>
      <w:pPr>
        <w:ind w:left="720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DA857F0"/>
    <w:multiLevelType w:val="hybridMultilevel"/>
    <w:tmpl w:val="123C0B44"/>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5"/>
  </w:num>
  <w:num w:numId="3">
    <w:abstractNumId w:val="6"/>
  </w:num>
  <w:num w:numId="4">
    <w:abstractNumId w:val="22"/>
  </w:num>
  <w:num w:numId="5">
    <w:abstractNumId w:val="13"/>
  </w:num>
  <w:num w:numId="6">
    <w:abstractNumId w:val="21"/>
  </w:num>
  <w:num w:numId="7">
    <w:abstractNumId w:val="0"/>
  </w:num>
  <w:num w:numId="8">
    <w:abstractNumId w:val="14"/>
  </w:num>
  <w:num w:numId="9">
    <w:abstractNumId w:val="17"/>
  </w:num>
  <w:num w:numId="10">
    <w:abstractNumId w:val="23"/>
  </w:num>
  <w:num w:numId="11">
    <w:abstractNumId w:val="30"/>
  </w:num>
  <w:num w:numId="12">
    <w:abstractNumId w:val="2"/>
  </w:num>
  <w:num w:numId="13">
    <w:abstractNumId w:val="26"/>
  </w:num>
  <w:num w:numId="14">
    <w:abstractNumId w:val="35"/>
  </w:num>
  <w:num w:numId="15">
    <w:abstractNumId w:val="18"/>
  </w:num>
  <w:num w:numId="16">
    <w:abstractNumId w:val="10"/>
  </w:num>
  <w:num w:numId="17">
    <w:abstractNumId w:val="28"/>
  </w:num>
  <w:num w:numId="18">
    <w:abstractNumId w:val="19"/>
  </w:num>
  <w:num w:numId="19">
    <w:abstractNumId w:val="32"/>
  </w:num>
  <w:num w:numId="20">
    <w:abstractNumId w:val="3"/>
  </w:num>
  <w:num w:numId="21">
    <w:abstractNumId w:val="33"/>
  </w:num>
  <w:num w:numId="22">
    <w:abstractNumId w:val="31"/>
  </w:num>
  <w:num w:numId="23">
    <w:abstractNumId w:val="20"/>
  </w:num>
  <w:num w:numId="24">
    <w:abstractNumId w:val="36"/>
  </w:num>
  <w:num w:numId="25">
    <w:abstractNumId w:val="9"/>
  </w:num>
  <w:num w:numId="26">
    <w:abstractNumId w:val="1"/>
  </w:num>
  <w:num w:numId="27">
    <w:abstractNumId w:val="8"/>
  </w:num>
  <w:num w:numId="28">
    <w:abstractNumId w:val="38"/>
  </w:num>
  <w:num w:numId="29">
    <w:abstractNumId w:val="16"/>
  </w:num>
  <w:num w:numId="30">
    <w:abstractNumId w:val="11"/>
  </w:num>
  <w:num w:numId="31">
    <w:abstractNumId w:val="5"/>
  </w:num>
  <w:num w:numId="32">
    <w:abstractNumId w:val="15"/>
  </w:num>
  <w:num w:numId="33">
    <w:abstractNumId w:val="27"/>
  </w:num>
  <w:num w:numId="34">
    <w:abstractNumId w:val="12"/>
  </w:num>
  <w:num w:numId="35">
    <w:abstractNumId w:val="34"/>
  </w:num>
  <w:num w:numId="36">
    <w:abstractNumId w:val="29"/>
  </w:num>
  <w:num w:numId="37">
    <w:abstractNumId w:val="37"/>
  </w:num>
  <w:num w:numId="38">
    <w:abstractNumId w:val="4"/>
  </w:num>
  <w:num w:numId="39">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removePersonalInformation/>
  <w:removeDateAndTime/>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KwMDc3NTQEkgaWxko6SsGpxcWZ+XkgBca1AABMB+s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sxeddfnxrst1etdtj59t2r2s20zvsa25sd&quot;&gt;My EndNote Library&lt;record-ids&gt;&lt;item&gt;98&lt;/item&gt;&lt;item&gt;153&lt;/item&gt;&lt;item&gt;272&lt;/item&gt;&lt;item&gt;381&lt;/item&gt;&lt;item&gt;382&lt;/item&gt;&lt;item&gt;507&lt;/item&gt;&lt;item&gt;510&lt;/item&gt;&lt;item&gt;516&lt;/item&gt;&lt;item&gt;539&lt;/item&gt;&lt;item&gt;541&lt;/item&gt;&lt;item&gt;546&lt;/item&gt;&lt;item&gt;572&lt;/item&gt;&lt;item&gt;573&lt;/item&gt;&lt;item&gt;574&lt;/item&gt;&lt;item&gt;575&lt;/item&gt;&lt;item&gt;576&lt;/item&gt;&lt;item&gt;577&lt;/item&gt;&lt;item&gt;578&lt;/item&gt;&lt;item&gt;579&lt;/item&gt;&lt;item&gt;580&lt;/item&gt;&lt;item&gt;597&lt;/item&gt;&lt;item&gt;598&lt;/item&gt;&lt;item&gt;599&lt;/item&gt;&lt;item&gt;600&lt;/item&gt;&lt;item&gt;601&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4198A"/>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0F2D"/>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7554"/>
    <w:rsid w:val="001075E9"/>
    <w:rsid w:val="001104F3"/>
    <w:rsid w:val="00112EEB"/>
    <w:rsid w:val="001173FF"/>
    <w:rsid w:val="001209B3"/>
    <w:rsid w:val="00123BCB"/>
    <w:rsid w:val="0012563A"/>
    <w:rsid w:val="001264DE"/>
    <w:rsid w:val="001313A7"/>
    <w:rsid w:val="0013276F"/>
    <w:rsid w:val="001342B5"/>
    <w:rsid w:val="0013621E"/>
    <w:rsid w:val="0013642E"/>
    <w:rsid w:val="00142EFE"/>
    <w:rsid w:val="00152A23"/>
    <w:rsid w:val="00156B11"/>
    <w:rsid w:val="001570A3"/>
    <w:rsid w:val="0016119E"/>
    <w:rsid w:val="00162CB7"/>
    <w:rsid w:val="001665C9"/>
    <w:rsid w:val="00166F32"/>
    <w:rsid w:val="001718C0"/>
    <w:rsid w:val="00171E5B"/>
    <w:rsid w:val="00171F94"/>
    <w:rsid w:val="00175D4E"/>
    <w:rsid w:val="0017668A"/>
    <w:rsid w:val="001766FE"/>
    <w:rsid w:val="00176E38"/>
    <w:rsid w:val="001771E7"/>
    <w:rsid w:val="00177B06"/>
    <w:rsid w:val="00190B99"/>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2EAE"/>
    <w:rsid w:val="00212FCA"/>
    <w:rsid w:val="00214285"/>
    <w:rsid w:val="00214BEE"/>
    <w:rsid w:val="002205B8"/>
    <w:rsid w:val="00220986"/>
    <w:rsid w:val="00220C13"/>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537C0"/>
    <w:rsid w:val="002605D1"/>
    <w:rsid w:val="00260652"/>
    <w:rsid w:val="00260C53"/>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0ED1"/>
    <w:rsid w:val="002A3285"/>
    <w:rsid w:val="002A34F9"/>
    <w:rsid w:val="002A484B"/>
    <w:rsid w:val="002A64A6"/>
    <w:rsid w:val="002B1FE3"/>
    <w:rsid w:val="002B3301"/>
    <w:rsid w:val="002C1445"/>
    <w:rsid w:val="002C47D4"/>
    <w:rsid w:val="002D0F38"/>
    <w:rsid w:val="002D77E3"/>
    <w:rsid w:val="002E26F5"/>
    <w:rsid w:val="002E7521"/>
    <w:rsid w:val="002F2859"/>
    <w:rsid w:val="002F6E3C"/>
    <w:rsid w:val="0030117D"/>
    <w:rsid w:val="00301F30"/>
    <w:rsid w:val="003038FD"/>
    <w:rsid w:val="00303C87"/>
    <w:rsid w:val="00304377"/>
    <w:rsid w:val="0031026C"/>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45DE8"/>
    <w:rsid w:val="00350CD7"/>
    <w:rsid w:val="00357FD2"/>
    <w:rsid w:val="00360C17"/>
    <w:rsid w:val="003621C6"/>
    <w:rsid w:val="003622B8"/>
    <w:rsid w:val="00366B76"/>
    <w:rsid w:val="00373051"/>
    <w:rsid w:val="00373B8F"/>
    <w:rsid w:val="00376D95"/>
    <w:rsid w:val="00377FBB"/>
    <w:rsid w:val="003809E0"/>
    <w:rsid w:val="00385140"/>
    <w:rsid w:val="003857D1"/>
    <w:rsid w:val="00393CC7"/>
    <w:rsid w:val="00396302"/>
    <w:rsid w:val="003971F7"/>
    <w:rsid w:val="003A16FC"/>
    <w:rsid w:val="003A2C8A"/>
    <w:rsid w:val="003A4FCD"/>
    <w:rsid w:val="003B0944"/>
    <w:rsid w:val="003B1593"/>
    <w:rsid w:val="003B3E06"/>
    <w:rsid w:val="003B4381"/>
    <w:rsid w:val="003C1043"/>
    <w:rsid w:val="003C1A30"/>
    <w:rsid w:val="003C36EB"/>
    <w:rsid w:val="003C5505"/>
    <w:rsid w:val="003C6779"/>
    <w:rsid w:val="003C71BE"/>
    <w:rsid w:val="003D033C"/>
    <w:rsid w:val="003D1590"/>
    <w:rsid w:val="003D2998"/>
    <w:rsid w:val="003D2F0A"/>
    <w:rsid w:val="003D3891"/>
    <w:rsid w:val="003D3FE9"/>
    <w:rsid w:val="003D433E"/>
    <w:rsid w:val="003D5D84"/>
    <w:rsid w:val="003D657A"/>
    <w:rsid w:val="003E0F4F"/>
    <w:rsid w:val="003E18AC"/>
    <w:rsid w:val="003E210B"/>
    <w:rsid w:val="003E2A12"/>
    <w:rsid w:val="003E3384"/>
    <w:rsid w:val="003E3CA4"/>
    <w:rsid w:val="003E548E"/>
    <w:rsid w:val="003F05AB"/>
    <w:rsid w:val="00407EC8"/>
    <w:rsid w:val="0041110A"/>
    <w:rsid w:val="00411624"/>
    <w:rsid w:val="00412F9E"/>
    <w:rsid w:val="004148E1"/>
    <w:rsid w:val="00414CFA"/>
    <w:rsid w:val="004151A7"/>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5870"/>
    <w:rsid w:val="00485FE8"/>
    <w:rsid w:val="00492473"/>
    <w:rsid w:val="00492EB5"/>
    <w:rsid w:val="00494F77"/>
    <w:rsid w:val="0049536F"/>
    <w:rsid w:val="00497721"/>
    <w:rsid w:val="004A0229"/>
    <w:rsid w:val="004A0D7F"/>
    <w:rsid w:val="004A35D2"/>
    <w:rsid w:val="004A5D8E"/>
    <w:rsid w:val="004A71E4"/>
    <w:rsid w:val="004B2F00"/>
    <w:rsid w:val="004B667A"/>
    <w:rsid w:val="004B6E31"/>
    <w:rsid w:val="004C1D66"/>
    <w:rsid w:val="004C31D7"/>
    <w:rsid w:val="004C4AD2"/>
    <w:rsid w:val="004C6981"/>
    <w:rsid w:val="004D0BF3"/>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39A3"/>
    <w:rsid w:val="00507C50"/>
    <w:rsid w:val="00514D40"/>
    <w:rsid w:val="00517C3A"/>
    <w:rsid w:val="00527BF4"/>
    <w:rsid w:val="005324BE"/>
    <w:rsid w:val="00534F6C"/>
    <w:rsid w:val="00535994"/>
    <w:rsid w:val="0053646D"/>
    <w:rsid w:val="00536D67"/>
    <w:rsid w:val="00540AAD"/>
    <w:rsid w:val="00542439"/>
    <w:rsid w:val="00543EC1"/>
    <w:rsid w:val="00546458"/>
    <w:rsid w:val="0055087C"/>
    <w:rsid w:val="00553413"/>
    <w:rsid w:val="00555983"/>
    <w:rsid w:val="00560E31"/>
    <w:rsid w:val="00561BDA"/>
    <w:rsid w:val="00567DBF"/>
    <w:rsid w:val="005724ED"/>
    <w:rsid w:val="005740E6"/>
    <w:rsid w:val="00575790"/>
    <w:rsid w:val="00575DCD"/>
    <w:rsid w:val="00581B23"/>
    <w:rsid w:val="0058219C"/>
    <w:rsid w:val="0058707F"/>
    <w:rsid w:val="00591C3A"/>
    <w:rsid w:val="00591DBD"/>
    <w:rsid w:val="005931FE"/>
    <w:rsid w:val="005A0028"/>
    <w:rsid w:val="005A0ACC"/>
    <w:rsid w:val="005A2F7A"/>
    <w:rsid w:val="005A4A15"/>
    <w:rsid w:val="005B0072"/>
    <w:rsid w:val="005B0732"/>
    <w:rsid w:val="005B38A0"/>
    <w:rsid w:val="005B491C"/>
    <w:rsid w:val="005B4DBF"/>
    <w:rsid w:val="005B5DE2"/>
    <w:rsid w:val="005B674C"/>
    <w:rsid w:val="005C24F2"/>
    <w:rsid w:val="005C7561"/>
    <w:rsid w:val="005D1E57"/>
    <w:rsid w:val="005D2F57"/>
    <w:rsid w:val="005D34F6"/>
    <w:rsid w:val="005D4F1A"/>
    <w:rsid w:val="005D7C8E"/>
    <w:rsid w:val="005E1884"/>
    <w:rsid w:val="005F373A"/>
    <w:rsid w:val="005F4F87"/>
    <w:rsid w:val="005F504F"/>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66913"/>
    <w:rsid w:val="00671710"/>
    <w:rsid w:val="00673414"/>
    <w:rsid w:val="00676079"/>
    <w:rsid w:val="00676372"/>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0CD3"/>
    <w:rsid w:val="006E376E"/>
    <w:rsid w:val="006E4B63"/>
    <w:rsid w:val="006F06E4"/>
    <w:rsid w:val="006F31F0"/>
    <w:rsid w:val="006F7B41"/>
    <w:rsid w:val="00702B5D"/>
    <w:rsid w:val="00703ED2"/>
    <w:rsid w:val="00706E68"/>
    <w:rsid w:val="00707B8D"/>
    <w:rsid w:val="00713483"/>
    <w:rsid w:val="00713636"/>
    <w:rsid w:val="00714B8C"/>
    <w:rsid w:val="0071675D"/>
    <w:rsid w:val="00717736"/>
    <w:rsid w:val="00732B47"/>
    <w:rsid w:val="00735CF5"/>
    <w:rsid w:val="0074063A"/>
    <w:rsid w:val="00742AA4"/>
    <w:rsid w:val="00743BA1"/>
    <w:rsid w:val="00745F1E"/>
    <w:rsid w:val="0074768F"/>
    <w:rsid w:val="007515FE"/>
    <w:rsid w:val="00754F3C"/>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B7"/>
    <w:rsid w:val="007931DF"/>
    <w:rsid w:val="007A0172"/>
    <w:rsid w:val="007A1804"/>
    <w:rsid w:val="007A215A"/>
    <w:rsid w:val="007A2511"/>
    <w:rsid w:val="007A260E"/>
    <w:rsid w:val="007A4D4C"/>
    <w:rsid w:val="007A4DD6"/>
    <w:rsid w:val="007A5CB9"/>
    <w:rsid w:val="007B20AE"/>
    <w:rsid w:val="007B34F3"/>
    <w:rsid w:val="007B6B07"/>
    <w:rsid w:val="007B6D43"/>
    <w:rsid w:val="007B749A"/>
    <w:rsid w:val="007B7C6E"/>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6F2C"/>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6EBB"/>
    <w:rsid w:val="008F7C41"/>
    <w:rsid w:val="00901C70"/>
    <w:rsid w:val="00902B0D"/>
    <w:rsid w:val="009031E2"/>
    <w:rsid w:val="0091276C"/>
    <w:rsid w:val="00913D59"/>
    <w:rsid w:val="009145BE"/>
    <w:rsid w:val="009165AC"/>
    <w:rsid w:val="00916FFC"/>
    <w:rsid w:val="0092053F"/>
    <w:rsid w:val="0092340A"/>
    <w:rsid w:val="009313D9"/>
    <w:rsid w:val="00935B7F"/>
    <w:rsid w:val="00941293"/>
    <w:rsid w:val="00942BCB"/>
    <w:rsid w:val="00946372"/>
    <w:rsid w:val="0095032B"/>
    <w:rsid w:val="00950B13"/>
    <w:rsid w:val="00950C17"/>
    <w:rsid w:val="00951FAF"/>
    <w:rsid w:val="00954740"/>
    <w:rsid w:val="009557BC"/>
    <w:rsid w:val="00955AE5"/>
    <w:rsid w:val="00962E71"/>
    <w:rsid w:val="00963ABC"/>
    <w:rsid w:val="00965D21"/>
    <w:rsid w:val="00967764"/>
    <w:rsid w:val="00970B0E"/>
    <w:rsid w:val="00970B69"/>
    <w:rsid w:val="00970BB9"/>
    <w:rsid w:val="009726EE"/>
    <w:rsid w:val="00972CDE"/>
    <w:rsid w:val="009733DD"/>
    <w:rsid w:val="00975573"/>
    <w:rsid w:val="00976D03"/>
    <w:rsid w:val="00977B30"/>
    <w:rsid w:val="00980DFD"/>
    <w:rsid w:val="00982F41"/>
    <w:rsid w:val="00985090"/>
    <w:rsid w:val="00987710"/>
    <w:rsid w:val="009904AB"/>
    <w:rsid w:val="00991E6A"/>
    <w:rsid w:val="00993A80"/>
    <w:rsid w:val="00995688"/>
    <w:rsid w:val="009958A6"/>
    <w:rsid w:val="00996456"/>
    <w:rsid w:val="009A04F5"/>
    <w:rsid w:val="009A15EF"/>
    <w:rsid w:val="009A38A5"/>
    <w:rsid w:val="009A5B73"/>
    <w:rsid w:val="009B118B"/>
    <w:rsid w:val="009B1737"/>
    <w:rsid w:val="009B3D4B"/>
    <w:rsid w:val="009B4E63"/>
    <w:rsid w:val="009B5B99"/>
    <w:rsid w:val="009B5F4C"/>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5FEA"/>
    <w:rsid w:val="00A06945"/>
    <w:rsid w:val="00A10656"/>
    <w:rsid w:val="00A10903"/>
    <w:rsid w:val="00A113C0"/>
    <w:rsid w:val="00A12FA6"/>
    <w:rsid w:val="00A1339B"/>
    <w:rsid w:val="00A14ABA"/>
    <w:rsid w:val="00A24CB6"/>
    <w:rsid w:val="00A25865"/>
    <w:rsid w:val="00A26CD2"/>
    <w:rsid w:val="00A27667"/>
    <w:rsid w:val="00A32979"/>
    <w:rsid w:val="00A34A67"/>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315"/>
    <w:rsid w:val="00A90C97"/>
    <w:rsid w:val="00A92DDC"/>
    <w:rsid w:val="00A960C8"/>
    <w:rsid w:val="00A96604"/>
    <w:rsid w:val="00AA03DF"/>
    <w:rsid w:val="00AA1B4F"/>
    <w:rsid w:val="00AA21D8"/>
    <w:rsid w:val="00AA271A"/>
    <w:rsid w:val="00AA3270"/>
    <w:rsid w:val="00AA375A"/>
    <w:rsid w:val="00AA54F3"/>
    <w:rsid w:val="00AA6B43"/>
    <w:rsid w:val="00AA720D"/>
    <w:rsid w:val="00AA7705"/>
    <w:rsid w:val="00AA7B1F"/>
    <w:rsid w:val="00AB18F4"/>
    <w:rsid w:val="00AB3145"/>
    <w:rsid w:val="00AB367A"/>
    <w:rsid w:val="00AB7BF8"/>
    <w:rsid w:val="00AC01D1"/>
    <w:rsid w:val="00AC0AB2"/>
    <w:rsid w:val="00AC0E9F"/>
    <w:rsid w:val="00AC52A5"/>
    <w:rsid w:val="00AC6EFD"/>
    <w:rsid w:val="00AC7151"/>
    <w:rsid w:val="00AD2920"/>
    <w:rsid w:val="00AD460A"/>
    <w:rsid w:val="00AD6A05"/>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B32"/>
    <w:rsid w:val="00B32616"/>
    <w:rsid w:val="00B36342"/>
    <w:rsid w:val="00B36AF0"/>
    <w:rsid w:val="00B36C42"/>
    <w:rsid w:val="00B42642"/>
    <w:rsid w:val="00B42EA7"/>
    <w:rsid w:val="00B51845"/>
    <w:rsid w:val="00B51923"/>
    <w:rsid w:val="00B5337C"/>
    <w:rsid w:val="00B53FDE"/>
    <w:rsid w:val="00B56397"/>
    <w:rsid w:val="00B571DA"/>
    <w:rsid w:val="00B6027B"/>
    <w:rsid w:val="00B6070F"/>
    <w:rsid w:val="00B624EF"/>
    <w:rsid w:val="00B636C8"/>
    <w:rsid w:val="00B65EDB"/>
    <w:rsid w:val="00B67AFF"/>
    <w:rsid w:val="00B67C41"/>
    <w:rsid w:val="00B70B59"/>
    <w:rsid w:val="00B73657"/>
    <w:rsid w:val="00B739B3"/>
    <w:rsid w:val="00B76479"/>
    <w:rsid w:val="00B81B15"/>
    <w:rsid w:val="00B837B1"/>
    <w:rsid w:val="00B915AE"/>
    <w:rsid w:val="00BA0B90"/>
    <w:rsid w:val="00BA1735"/>
    <w:rsid w:val="00BA19FA"/>
    <w:rsid w:val="00BA4288"/>
    <w:rsid w:val="00BB0902"/>
    <w:rsid w:val="00BB169B"/>
    <w:rsid w:val="00BB1F9C"/>
    <w:rsid w:val="00BB48E5"/>
    <w:rsid w:val="00BB5607"/>
    <w:rsid w:val="00BB5ACA"/>
    <w:rsid w:val="00BB627F"/>
    <w:rsid w:val="00BC0C17"/>
    <w:rsid w:val="00BC3823"/>
    <w:rsid w:val="00BC5841"/>
    <w:rsid w:val="00BC5E38"/>
    <w:rsid w:val="00BD201A"/>
    <w:rsid w:val="00BD2925"/>
    <w:rsid w:val="00BD2DC4"/>
    <w:rsid w:val="00BD2EF0"/>
    <w:rsid w:val="00BD50DE"/>
    <w:rsid w:val="00BD60B4"/>
    <w:rsid w:val="00BD796B"/>
    <w:rsid w:val="00BE40C0"/>
    <w:rsid w:val="00BE445C"/>
    <w:rsid w:val="00BE5F4A"/>
    <w:rsid w:val="00BE7AEF"/>
    <w:rsid w:val="00BF09B0"/>
    <w:rsid w:val="00BF1544"/>
    <w:rsid w:val="00BF1B53"/>
    <w:rsid w:val="00BF246D"/>
    <w:rsid w:val="00BF2682"/>
    <w:rsid w:val="00C040C4"/>
    <w:rsid w:val="00C065B6"/>
    <w:rsid w:val="00C06F06"/>
    <w:rsid w:val="00C17BFF"/>
    <w:rsid w:val="00C20FAD"/>
    <w:rsid w:val="00C2375F"/>
    <w:rsid w:val="00C247CB"/>
    <w:rsid w:val="00C32E66"/>
    <w:rsid w:val="00C3355F"/>
    <w:rsid w:val="00C33A04"/>
    <w:rsid w:val="00C3569A"/>
    <w:rsid w:val="00C43F48"/>
    <w:rsid w:val="00C448FF"/>
    <w:rsid w:val="00C45E57"/>
    <w:rsid w:val="00C46A02"/>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3944"/>
    <w:rsid w:val="00C95D4C"/>
    <w:rsid w:val="00C9637F"/>
    <w:rsid w:val="00C9708A"/>
    <w:rsid w:val="00CA2435"/>
    <w:rsid w:val="00CA4068"/>
    <w:rsid w:val="00CA67F4"/>
    <w:rsid w:val="00CB37F8"/>
    <w:rsid w:val="00CB43F0"/>
    <w:rsid w:val="00CB7DC3"/>
    <w:rsid w:val="00CC2CDD"/>
    <w:rsid w:val="00CC5BE1"/>
    <w:rsid w:val="00CC75A2"/>
    <w:rsid w:val="00CC7A18"/>
    <w:rsid w:val="00CD0E2F"/>
    <w:rsid w:val="00CD1D49"/>
    <w:rsid w:val="00CD2F20"/>
    <w:rsid w:val="00CD6B20"/>
    <w:rsid w:val="00CE1339"/>
    <w:rsid w:val="00CE3FFD"/>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469CA"/>
    <w:rsid w:val="00D51443"/>
    <w:rsid w:val="00D51570"/>
    <w:rsid w:val="00D51F27"/>
    <w:rsid w:val="00D556AD"/>
    <w:rsid w:val="00D60381"/>
    <w:rsid w:val="00D616DE"/>
    <w:rsid w:val="00D62201"/>
    <w:rsid w:val="00D651D1"/>
    <w:rsid w:val="00D717BB"/>
    <w:rsid w:val="00D7226B"/>
    <w:rsid w:val="00D72707"/>
    <w:rsid w:val="00D75A9C"/>
    <w:rsid w:val="00D8099A"/>
    <w:rsid w:val="00D829C8"/>
    <w:rsid w:val="00D87917"/>
    <w:rsid w:val="00D90871"/>
    <w:rsid w:val="00D9155F"/>
    <w:rsid w:val="00D9403F"/>
    <w:rsid w:val="00D959B4"/>
    <w:rsid w:val="00D97DDF"/>
    <w:rsid w:val="00DA44DE"/>
    <w:rsid w:val="00DA56BE"/>
    <w:rsid w:val="00DA750B"/>
    <w:rsid w:val="00DB327F"/>
    <w:rsid w:val="00DB620A"/>
    <w:rsid w:val="00DC3832"/>
    <w:rsid w:val="00DC7A51"/>
    <w:rsid w:val="00DD3B1E"/>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366"/>
    <w:rsid w:val="00E33C68"/>
    <w:rsid w:val="00E34EEB"/>
    <w:rsid w:val="00E3687C"/>
    <w:rsid w:val="00E44EB9"/>
    <w:rsid w:val="00E45BDC"/>
    <w:rsid w:val="00E460B7"/>
    <w:rsid w:val="00E46358"/>
    <w:rsid w:val="00E471DC"/>
    <w:rsid w:val="00E47FD7"/>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61D3"/>
    <w:rsid w:val="00E77296"/>
    <w:rsid w:val="00E77357"/>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7F0D"/>
    <w:rsid w:val="00F13112"/>
    <w:rsid w:val="00F16FE6"/>
    <w:rsid w:val="00F238BD"/>
    <w:rsid w:val="00F24992"/>
    <w:rsid w:val="00F325AF"/>
    <w:rsid w:val="00F32F2F"/>
    <w:rsid w:val="00F33F3F"/>
    <w:rsid w:val="00F35BDD"/>
    <w:rsid w:val="00F35EF0"/>
    <w:rsid w:val="00F3746F"/>
    <w:rsid w:val="00F3781F"/>
    <w:rsid w:val="00F403FD"/>
    <w:rsid w:val="00F409FB"/>
    <w:rsid w:val="00F41E72"/>
    <w:rsid w:val="00F45BDF"/>
    <w:rsid w:val="00F50300"/>
    <w:rsid w:val="00F5264D"/>
    <w:rsid w:val="00F5414B"/>
    <w:rsid w:val="00F56E39"/>
    <w:rsid w:val="00F623E9"/>
    <w:rsid w:val="00F63951"/>
    <w:rsid w:val="00F63C86"/>
    <w:rsid w:val="00F766BE"/>
    <w:rsid w:val="00F77EB9"/>
    <w:rsid w:val="00F80635"/>
    <w:rsid w:val="00F8115F"/>
    <w:rsid w:val="00F815D1"/>
    <w:rsid w:val="00F81E7E"/>
    <w:rsid w:val="00F81E95"/>
    <w:rsid w:val="00F81F0F"/>
    <w:rsid w:val="00F825F4"/>
    <w:rsid w:val="00F838DF"/>
    <w:rsid w:val="00F92AA1"/>
    <w:rsid w:val="00F932DE"/>
    <w:rsid w:val="00F961D5"/>
    <w:rsid w:val="00F963DD"/>
    <w:rsid w:val="00F9641A"/>
    <w:rsid w:val="00F97004"/>
    <w:rsid w:val="00FA067D"/>
    <w:rsid w:val="00FA2045"/>
    <w:rsid w:val="00FA7A66"/>
    <w:rsid w:val="00FB1AA9"/>
    <w:rsid w:val="00FB4B5A"/>
    <w:rsid w:val="00FB5963"/>
    <w:rsid w:val="00FB5D55"/>
    <w:rsid w:val="00FB5DAA"/>
    <w:rsid w:val="00FB69FD"/>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Feloldatlanmegemlts1">
    <w:name w:val="Feloldatlan megemlítés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74768F"/>
    <w:pPr>
      <w:jc w:val="center"/>
    </w:pPr>
    <w:rPr>
      <w:noProof/>
    </w:rPr>
  </w:style>
  <w:style w:type="character" w:customStyle="1" w:styleId="EndNoteBibliographyTitleChar">
    <w:name w:val="EndNote Bibliography Title Char"/>
    <w:basedOn w:val="DefaultParagraphFont"/>
    <w:link w:val="EndNoteBibliographyTitle"/>
    <w:rsid w:val="0074768F"/>
    <w:rPr>
      <w:rFonts w:ascii="Calibri" w:hAnsi="Calibri" w:cs="Calibri"/>
      <w:noProof/>
      <w:color w:val="000000"/>
      <w:sz w:val="24"/>
      <w:szCs w:val="24"/>
    </w:rPr>
  </w:style>
  <w:style w:type="paragraph" w:customStyle="1" w:styleId="EndNoteBibliography">
    <w:name w:val="EndNote Bibliography"/>
    <w:basedOn w:val="Normal"/>
    <w:link w:val="EndNoteBibliographyChar"/>
    <w:rsid w:val="0074768F"/>
    <w:rPr>
      <w:noProof/>
    </w:rPr>
  </w:style>
  <w:style w:type="character" w:customStyle="1" w:styleId="EndNoteBibliographyChar">
    <w:name w:val="EndNote Bibliography Char"/>
    <w:basedOn w:val="DefaultParagraphFont"/>
    <w:link w:val="EndNoteBibliography"/>
    <w:rsid w:val="0074768F"/>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176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on.tokodi@semmelweis-univ.hu"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lakatos.balint@semmelweis-univ.hu" TargetMode="External"/><Relationship Id="rId12" Type="http://schemas.openxmlformats.org/officeDocument/2006/relationships/hyperlink" Target="https://www.imv-imaging.com/media/5879/4d_auto_rvq_whitepaper_v8.pdf"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kovacs.attila@semmelweis-univ.hu"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bela.merkely@kardio.sote.hu" TargetMode="External"/><Relationship Id="rId4" Type="http://schemas.openxmlformats.org/officeDocument/2006/relationships/webSettings" Target="webSettings.xml"/><Relationship Id="rId9" Type="http://schemas.openxmlformats.org/officeDocument/2006/relationships/hyperlink" Target="mailto:erikakispal5@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608</Words>
  <Characters>26268</Characters>
  <Application>Microsoft Office Word</Application>
  <DocSecurity>0</DocSecurity>
  <Lines>218</Lines>
  <Paragraphs>61</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3081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03T21:29:00Z</dcterms:created>
  <dcterms:modified xsi:type="dcterms:W3CDTF">2020-03-05T15:47:00Z</dcterms:modified>
</cp:coreProperties>
</file>